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5"/>
        <w:tblpPr w:leftFromText="142" w:rightFromText="142" w:vertAnchor="page" w:horzAnchor="margin" w:tblpY="2446"/>
        <w:tblW w:w="9356" w:type="dxa"/>
        <w:tblLayout w:type="fixed"/>
        <w:tblLook w:val="04A0" w:firstRow="1" w:lastRow="0" w:firstColumn="1" w:lastColumn="0" w:noHBand="0" w:noVBand="1"/>
      </w:tblPr>
      <w:tblGrid>
        <w:gridCol w:w="1450"/>
        <w:gridCol w:w="7906"/>
      </w:tblGrid>
      <w:tr w:rsidR="00CE30E7" w:rsidRPr="000D0720" w14:paraId="4F0571FC" w14:textId="77777777" w:rsidTr="00994F08">
        <w:tc>
          <w:tcPr>
            <w:tcW w:w="935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93E6AF" w14:textId="77777777" w:rsidR="00CE30E7" w:rsidRPr="000D0720" w:rsidRDefault="00CE30E7" w:rsidP="00994F08">
            <w:pPr>
              <w:rPr>
                <w:b/>
                <w:szCs w:val="24"/>
              </w:rPr>
            </w:pPr>
            <w:r w:rsidRPr="000D0720">
              <w:rPr>
                <w:b/>
                <w:szCs w:val="24"/>
              </w:rPr>
              <w:t>Table 1</w:t>
            </w:r>
          </w:p>
        </w:tc>
      </w:tr>
      <w:tr w:rsidR="00CE30E7" w:rsidRPr="000D0720" w14:paraId="5D65B64F" w14:textId="77777777" w:rsidTr="00994F08">
        <w:tc>
          <w:tcPr>
            <w:tcW w:w="93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F2A30C" w14:textId="77777777" w:rsidR="00CE30E7" w:rsidRPr="000D0720" w:rsidRDefault="00CE30E7" w:rsidP="00994F08">
            <w:pPr>
              <w:rPr>
                <w:i/>
                <w:szCs w:val="24"/>
              </w:rPr>
            </w:pPr>
            <w:r w:rsidRPr="000D0720">
              <w:rPr>
                <w:i/>
                <w:szCs w:val="24"/>
              </w:rPr>
              <w:t xml:space="preserve">Summary of challenges for teachers and principals </w:t>
            </w:r>
          </w:p>
        </w:tc>
      </w:tr>
      <w:tr w:rsidR="00CE30E7" w:rsidRPr="000D0720" w14:paraId="434CCC5C" w14:textId="77777777" w:rsidTr="00994F08"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0FE252" w14:textId="77777777" w:rsidR="00CE30E7" w:rsidRPr="000D0720" w:rsidRDefault="00CE30E7" w:rsidP="00994F08">
            <w:pPr>
              <w:rPr>
                <w:b/>
                <w:szCs w:val="24"/>
              </w:rPr>
            </w:pPr>
          </w:p>
        </w:tc>
        <w:tc>
          <w:tcPr>
            <w:tcW w:w="79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6A33A9" w14:textId="77777777" w:rsidR="00CE30E7" w:rsidRPr="000D0720" w:rsidRDefault="00CE30E7" w:rsidP="00994F08">
            <w:pPr>
              <w:rPr>
                <w:b/>
                <w:szCs w:val="24"/>
              </w:rPr>
            </w:pPr>
            <w:r w:rsidRPr="000D0720">
              <w:rPr>
                <w:b/>
                <w:szCs w:val="24"/>
              </w:rPr>
              <w:t xml:space="preserve">Major </w:t>
            </w:r>
            <w:r>
              <w:rPr>
                <w:b/>
                <w:szCs w:val="24"/>
              </w:rPr>
              <w:t>challenges</w:t>
            </w:r>
            <w:r w:rsidRPr="000D0720">
              <w:rPr>
                <w:b/>
                <w:szCs w:val="24"/>
              </w:rPr>
              <w:t xml:space="preserve"> </w:t>
            </w:r>
          </w:p>
        </w:tc>
      </w:tr>
      <w:tr w:rsidR="00CE30E7" w:rsidRPr="000D0720" w14:paraId="72B5E735" w14:textId="77777777" w:rsidTr="00994F08"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448C9D3" w14:textId="77777777" w:rsidR="00CE30E7" w:rsidRPr="000D0720" w:rsidRDefault="00CE30E7" w:rsidP="00994F08">
            <w:pPr>
              <w:rPr>
                <w:b/>
                <w:szCs w:val="24"/>
              </w:rPr>
            </w:pPr>
            <w:r w:rsidRPr="000D0720">
              <w:rPr>
                <w:b/>
                <w:szCs w:val="24"/>
              </w:rPr>
              <w:t xml:space="preserve">Teachers </w:t>
            </w:r>
          </w:p>
        </w:tc>
        <w:tc>
          <w:tcPr>
            <w:tcW w:w="7906" w:type="dxa"/>
            <w:tcBorders>
              <w:top w:val="nil"/>
              <w:left w:val="nil"/>
              <w:bottom w:val="nil"/>
              <w:right w:val="nil"/>
            </w:tcBorders>
          </w:tcPr>
          <w:p w14:paraId="27738CC7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 xml:space="preserve">Work-related stress </w:t>
            </w:r>
            <w:r w:rsidRPr="000D0720">
              <w:fldChar w:fldCharType="begin"/>
            </w:r>
            <w:r>
              <w:instrText xml:space="preserve"> ADDIN EN.CITE &lt;EndNote&gt;&lt;Cite&gt;&lt;Author&gt;Maclntyre&lt;/Author&gt;&lt;Year&gt;2020&lt;/Year&gt;&lt;RecNum&gt;1905&lt;/RecNum&gt;&lt;DisplayText&gt;(Maclntyre et al., 2020; Rabaglietti et al., 2021)&lt;/DisplayText&gt;&lt;record&gt;&lt;rec-number&gt;1905&lt;/rec-number&gt;&lt;foreign-keys&gt;&lt;key app="EN" db-id="sst9x2vtvtze58evea8vafxjfvaaetwtptpf" timestamp="1652967484" guid="f5534fad-ad12-459a-b5a1-b54563df10b4"&gt;1905&lt;/key&gt;&lt;/foreign-keys&gt;&lt;ref-type name="Journal Article"&gt;17&lt;/ref-type&gt;&lt;contributors&gt;&lt;authors&gt;&lt;author&gt;Maclntyre, Peter D.&lt;/author&gt;&lt;author&gt;Gregersen, Tammy&lt;/author&gt;&lt;author&gt;Mercer, Sarah&lt;/author&gt;&lt;/authors&gt;&lt;/contributors&gt;&lt;titles&gt;&lt;title&gt;Language teachers’ coping strategies during the COVID-19 conversion to online teaching: Correlations with stress, wellbeing and negative emotions&lt;/title&gt;&lt;secondary-title&gt;System&lt;/secondary-title&gt;&lt;/titles&gt;&lt;periodical&gt;&lt;full-title&gt;System&lt;/full-title&gt;&lt;/periodical&gt;&lt;pages&gt;1-13&lt;/pages&gt;&lt;volume&gt;94&lt;/volume&gt;&lt;dates&gt;&lt;year&gt;2020&lt;/year&gt;&lt;/dates&gt;&lt;urls&gt;&lt;related-urls&gt;&lt;url&gt;https://doi.org/10.1016/j.system.2020.102352&lt;/url&gt;&lt;/related-urls&gt;&lt;/urls&gt;&lt;/record&gt;&lt;/Cite&gt;&lt;Cite&gt;&lt;Author&gt;Rabaglietti&lt;/Author&gt;&lt;Year&gt;2021&lt;/Year&gt;&lt;RecNum&gt;2479&lt;/RecNum&gt;&lt;record&gt;&lt;rec-number&gt;2479&lt;/rec-number&gt;&lt;foreign-keys&gt;&lt;key app="EN" db-id="sst9x2vtvtze58evea8vafxjfvaaetwtptpf" timestamp="1654000954" guid="1fa313ba-bc91-47c5-892c-4030549d2609"&gt;2479&lt;/key&gt;&lt;/foreign-keys&gt;&lt;ref-type name="Journal Article"&gt;17&lt;/ref-type&gt;&lt;contributors&gt;&lt;authors&gt;&lt;author&gt;Rabaglietti, Emanuela &lt;/author&gt;&lt;author&gt;Lattke, Lynda S.&lt;/author&gt;&lt;author&gt;Tesauri, Beatrice&lt;/author&gt;&lt;author&gt;Settanni, Michele&lt;/author&gt;&lt;author&gt;De Lorenzo, Aurelia &lt;/author&gt;&lt;/authors&gt;&lt;/contributors&gt;&lt;titles&gt;&lt;title&gt;A balancing act during COVID-19: Teachers’ self-efficacy, perception of stress in the distance learning experience&lt;/title&gt;&lt;secondary-title&gt;Frontiers in Psychology&lt;/secondary-title&gt;&lt;/titles&gt;&lt;periodical&gt;&lt;full-title&gt;Frontiers in Psychology&lt;/full-title&gt;&lt;/periodical&gt;&lt;volume&gt;12&lt;/volume&gt;&lt;dates&gt;&lt;year&gt;2021&lt;/year&gt;&lt;/dates&gt;&lt;urls&gt;&lt;/urls&gt;&lt;electronic-resource-num&gt;10.3389/fpsyg.2021.644108&lt;/electronic-resource-num&gt;&lt;/record&gt;&lt;/Cite&gt;&lt;/EndNote&gt;</w:instrText>
            </w:r>
            <w:r w:rsidRPr="000D0720">
              <w:fldChar w:fldCharType="separate"/>
            </w:r>
            <w:r w:rsidRPr="000D0720">
              <w:rPr>
                <w:noProof/>
                <w:szCs w:val="24"/>
              </w:rPr>
              <w:t>(Maclntyre et al., 2020; Rabaglietti et al., 2021)</w:t>
            </w:r>
            <w:r w:rsidRPr="000D0720">
              <w:fldChar w:fldCharType="end"/>
            </w:r>
          </w:p>
          <w:p w14:paraId="16EC8224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 xml:space="preserve">Burnout </w:t>
            </w:r>
            <w:r w:rsidRPr="000D0720">
              <w:fldChar w:fldCharType="begin">
                <w:fldData xml:space="preserve">PEVuZE5vdGU+PENpdGU+PEF1dGhvcj5Tb2thbDwvQXV0aG9yPjxZZWFyPjIwMjA8L1llYXI+PFJl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b2thbDwvQXV0aG9yPjxZZWFyPjIwMjA8L1llYXI+PFJl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0D0720">
              <w:fldChar w:fldCharType="separate"/>
            </w:r>
            <w:r w:rsidRPr="000D0720">
              <w:rPr>
                <w:noProof/>
                <w:szCs w:val="24"/>
              </w:rPr>
              <w:t>(Candeias et al., 2021; Pressley, 2021; Sokal et al., 2020)</w:t>
            </w:r>
            <w:r w:rsidRPr="000D0720">
              <w:fldChar w:fldCharType="end"/>
            </w:r>
          </w:p>
          <w:p w14:paraId="0A495C60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 xml:space="preserve">Job </w:t>
            </w:r>
            <w:r>
              <w:rPr>
                <w:szCs w:val="24"/>
              </w:rPr>
              <w:t>dis</w:t>
            </w:r>
            <w:r w:rsidRPr="000D0720">
              <w:rPr>
                <w:szCs w:val="24"/>
              </w:rPr>
              <w:t xml:space="preserve">satisfaction </w:t>
            </w:r>
            <w:r w:rsidRPr="000D0720">
              <w:fldChar w:fldCharType="begin">
                <w:fldData xml:space="preserve">PEVuZE5vdGU+PENpdGU+PEF1dGhvcj5DaGFuPC9BdXRob3I+PFllYXI+MjAyMTwvWWVhcj48UmVj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FuPC9BdXRob3I+PFllYXI+MjAyMTwvWWVhcj48UmVj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0D0720">
              <w:fldChar w:fldCharType="separate"/>
            </w:r>
            <w:r w:rsidRPr="000D0720">
              <w:rPr>
                <w:noProof/>
              </w:rPr>
              <w:t>(Chan et al., 2021; Hong et al., 2021; Parveen &amp; Bano, 2019)</w:t>
            </w:r>
            <w:r w:rsidRPr="000D0720">
              <w:fldChar w:fldCharType="end"/>
            </w:r>
          </w:p>
          <w:p w14:paraId="3B697251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>Job</w:t>
            </w:r>
            <w:r>
              <w:rPr>
                <w:szCs w:val="24"/>
              </w:rPr>
              <w:t>-</w:t>
            </w:r>
            <w:r w:rsidRPr="000D0720">
              <w:rPr>
                <w:szCs w:val="24"/>
              </w:rPr>
              <w:t xml:space="preserve">related tension </w:t>
            </w:r>
            <w:r w:rsidRPr="000D0720">
              <w:fldChar w:fldCharType="begin"/>
            </w:r>
            <w:r>
              <w:instrText xml:space="preserve"> ADDIN EN.CITE &lt;EndNote&gt;&lt;Cite&gt;&lt;Author&gt;Helms-Lorenz&lt;/Author&gt;&lt;Year&gt;2016&lt;/Year&gt;&lt;RecNum&gt;1504&lt;/RecNum&gt;&lt;DisplayText&gt;(Helms-Lorenz &amp;amp; Maulana, 2016)&lt;/DisplayText&gt;&lt;record&gt;&lt;rec-number&gt;1504&lt;/rec-number&gt;&lt;foreign-keys&gt;&lt;key app="EN" db-id="sst9x2vtvtze58evea8vafxjfvaaetwtptpf" timestamp="1652967070" guid="99148684-3116-440a-b938-9b5131f06d58"&gt;1504&lt;/key&gt;&lt;/foreign-keys&gt;&lt;ref-type name="Journal Article"&gt;17&lt;/ref-type&gt;&lt;contributors&gt;&lt;authors&gt;&lt;author&gt;Helms-Lorenz, Michelle&lt;/author&gt;&lt;author&gt;Maulana, Ridwan&lt;/author&gt;&lt;/authors&gt;&lt;/contributors&gt;&lt;titles&gt;&lt;title&gt;Influencing the psychological well-being of begining teachers across three years of teaching: Self-efficacy, stress causes, job tension and job discontent&lt;/title&gt;&lt;secondary-title&gt;Educational Psychology&lt;/secondary-title&gt;&lt;/titles&gt;&lt;periodical&gt;&lt;full-title&gt;Educational Psychology&lt;/full-title&gt;&lt;/periodical&gt;&lt;pages&gt;569-594&lt;/pages&gt;&lt;volume&gt;36&lt;/volume&gt;&lt;number&gt;3&lt;/number&gt;&lt;dates&gt;&lt;year&gt;2016&lt;/year&gt;&lt;/dates&gt;&lt;urls&gt;&lt;/urls&gt;&lt;/record&gt;&lt;/Cite&gt;&lt;/EndNote&gt;</w:instrText>
            </w:r>
            <w:r w:rsidRPr="000D0720">
              <w:fldChar w:fldCharType="separate"/>
            </w:r>
            <w:r w:rsidRPr="000D0720">
              <w:rPr>
                <w:noProof/>
                <w:szCs w:val="24"/>
              </w:rPr>
              <w:t>(Helms-Lorenz &amp; Maulana, 2016)</w:t>
            </w:r>
            <w:r w:rsidRPr="000D0720">
              <w:fldChar w:fldCharType="end"/>
            </w:r>
          </w:p>
          <w:p w14:paraId="5753640B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 xml:space="preserve">Classroom management </w:t>
            </w:r>
            <w:r w:rsidRPr="000D0720">
              <w:fldChar w:fldCharType="begin"/>
            </w:r>
            <w:r>
              <w:instrText xml:space="preserve"> ADDIN EN.CITE &lt;EndNote&gt;&lt;Cite&gt;&lt;Author&gt;Lukas&lt;/Author&gt;&lt;Year&gt;2021&lt;/Year&gt;&lt;RecNum&gt;2475&lt;/RecNum&gt;&lt;DisplayText&gt;(Lukas &amp;amp; Yunus, 2021)&lt;/DisplayText&gt;&lt;record&gt;&lt;rec-number&gt;2475&lt;/rec-number&gt;&lt;foreign-keys&gt;&lt;key app="EN" db-id="sst9x2vtvtze58evea8vafxjfvaaetwtptpf" timestamp="1653974068" guid="8c85cc28-1a40-4442-8e3f-6af29e55cbed"&gt;2475&lt;/key&gt;&lt;/foreign-keys&gt;&lt;ref-type name="Journal Article"&gt;17&lt;/ref-type&gt;&lt;contributors&gt;&lt;authors&gt;&lt;author&gt;Lukas, Brenda Anak&lt;/author&gt;&lt;author&gt;Yunus, Melor Md&lt;/author&gt;&lt;/authors&gt;&lt;/contributors&gt;&lt;titles&gt;&lt;title&gt;ESL teachers&amp;apos; challenges in implementing e-learning during COVID-19&lt;/title&gt;&lt;secondary-title&gt;International Journal of Learning, Teaching and Educational Research&lt;/secondary-title&gt;&lt;/titles&gt;&lt;periodical&gt;&lt;full-title&gt;International Journal of Learning, Teaching and Educational Research&lt;/full-title&gt;&lt;/periodical&gt;&lt;pages&gt;330-348&lt;/pages&gt;&lt;volume&gt;20&lt;/volume&gt;&lt;number&gt;2&lt;/number&gt;&lt;dates&gt;&lt;year&gt;2021&lt;/year&gt;&lt;/dates&gt;&lt;urls&gt;&lt;/urls&gt;&lt;electronic-resource-num&gt;https://doi.org/10.26803/ijlter.20.2.18&lt;/electronic-resource-num&gt;&lt;/record&gt;&lt;/Cite&gt;&lt;/EndNote&gt;</w:instrText>
            </w:r>
            <w:r w:rsidRPr="000D0720">
              <w:fldChar w:fldCharType="separate"/>
            </w:r>
            <w:r w:rsidRPr="000D0720">
              <w:rPr>
                <w:noProof/>
                <w:szCs w:val="24"/>
              </w:rPr>
              <w:t>(Lukas &amp; Yunus, 2021)</w:t>
            </w:r>
            <w:r w:rsidRPr="000D0720">
              <w:fldChar w:fldCharType="end"/>
            </w:r>
          </w:p>
          <w:p w14:paraId="3531D2F0" w14:textId="77777777" w:rsidR="00CE30E7" w:rsidRPr="000D0720" w:rsidRDefault="00CE30E7" w:rsidP="00994F08">
            <w:pPr>
              <w:adjustRightInd w:val="0"/>
              <w:spacing w:after="240"/>
            </w:pPr>
            <w:r w:rsidRPr="000D0720">
              <w:rPr>
                <w:szCs w:val="24"/>
              </w:rPr>
              <w:t>Lack of guideline</w:t>
            </w:r>
            <w:r>
              <w:rPr>
                <w:szCs w:val="24"/>
              </w:rPr>
              <w:t>s</w:t>
            </w:r>
            <w:r w:rsidRPr="000D0720">
              <w:rPr>
                <w:szCs w:val="24"/>
              </w:rPr>
              <w:t xml:space="preserve"> </w:t>
            </w:r>
            <w:r w:rsidRPr="000D0720">
              <w:fldChar w:fldCharType="begin">
                <w:fldData xml:space="preserve">PEVuZE5vdGU+PENpdGU+PEF1dGhvcj5TYW50YW1hcmlhPC9BdXRob3I+PFllYXI+MjAyMTwvWWVh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50YW1hcmlhPC9BdXRob3I+PFllYXI+MjAyMTwvWWVh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0D0720">
              <w:fldChar w:fldCharType="separate"/>
            </w:r>
            <w:r w:rsidRPr="000D0720">
              <w:rPr>
                <w:noProof/>
                <w:szCs w:val="24"/>
              </w:rPr>
              <w:t>(Azhari &amp; Fajri, 2021; Santamaria et al., 2021; Smith, 2020)</w:t>
            </w:r>
            <w:r w:rsidRPr="000D0720">
              <w:fldChar w:fldCharType="end"/>
            </w:r>
          </w:p>
          <w:p w14:paraId="53760BF7" w14:textId="77777777" w:rsidR="00CE30E7" w:rsidRPr="000D0720" w:rsidRDefault="00CE30E7" w:rsidP="00994F08">
            <w:pPr>
              <w:adjustRightInd w:val="0"/>
              <w:spacing w:after="240"/>
              <w:rPr>
                <w:rFonts w:eastAsiaTheme="minorEastAsia"/>
                <w:szCs w:val="24"/>
                <w:lang w:eastAsia="ko-KR"/>
              </w:rPr>
            </w:pPr>
            <w:r>
              <w:rPr>
                <w:rFonts w:eastAsiaTheme="minorEastAsia"/>
                <w:lang w:eastAsia="ko-KR"/>
              </w:rPr>
              <w:t>Remote, online learning</w:t>
            </w:r>
            <w:r w:rsidRPr="000D0720">
              <w:rPr>
                <w:rFonts w:eastAsiaTheme="minorEastAsia"/>
                <w:lang w:eastAsia="ko-KR"/>
              </w:rPr>
              <w:t xml:space="preserve"> </w:t>
            </w:r>
            <w:r w:rsidRPr="000D0720">
              <w:fldChar w:fldCharType="begin">
                <w:fldData xml:space="preserve">PEVuZE5vdGU+PENpdGU+PEF1dGhvcj5TZXJoYW48L0F1dGhvcj48WWVhcj4yMDIwPC9ZZWFyPjxS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ZXJoYW48L0F1dGhvcj48WWVhcj4yMDIwPC9ZZWFyPjxS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0D0720">
              <w:fldChar w:fldCharType="separate"/>
            </w:r>
            <w:r w:rsidRPr="000D0720">
              <w:rPr>
                <w:rFonts w:eastAsiaTheme="minorEastAsia"/>
                <w:noProof/>
                <w:lang w:eastAsia="ko-KR"/>
              </w:rPr>
              <w:t>(Diliberti et al., 2021; Lederman, 2020; Serhan, 2020; Weis et al., 2020)</w:t>
            </w:r>
            <w:r w:rsidRPr="000D0720">
              <w:fldChar w:fldCharType="end"/>
            </w:r>
          </w:p>
        </w:tc>
      </w:tr>
      <w:tr w:rsidR="00CE30E7" w:rsidRPr="000D0720" w14:paraId="5828C86F" w14:textId="77777777" w:rsidTr="00994F08"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4773CC59" w14:textId="77777777" w:rsidR="00CE30E7" w:rsidRPr="000D0720" w:rsidRDefault="00CE30E7" w:rsidP="00994F08">
            <w:pPr>
              <w:rPr>
                <w:b/>
                <w:szCs w:val="24"/>
              </w:rPr>
            </w:pPr>
            <w:r w:rsidRPr="000D0720">
              <w:rPr>
                <w:b/>
                <w:szCs w:val="24"/>
              </w:rPr>
              <w:t xml:space="preserve">Principals </w:t>
            </w:r>
          </w:p>
        </w:tc>
        <w:tc>
          <w:tcPr>
            <w:tcW w:w="7906" w:type="dxa"/>
            <w:tcBorders>
              <w:top w:val="nil"/>
              <w:left w:val="nil"/>
              <w:bottom w:val="nil"/>
              <w:right w:val="nil"/>
            </w:tcBorders>
          </w:tcPr>
          <w:p w14:paraId="407341FB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 xml:space="preserve">Stress and burnout </w:t>
            </w:r>
            <w:r w:rsidRPr="000D0720">
              <w:fldChar w:fldCharType="begin">
                <w:fldData xml:space="preserve">PEVuZE5vdGU+PENpdGU+PEF1dGhvcj5NYWhmb3V6PC9BdXRob3I+PFllYXI+MjAyMDwvWWVhcj48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hmb3V6PC9BdXRob3I+PFllYXI+MjAyMDwvWWVhcj48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0D0720">
              <w:fldChar w:fldCharType="separate"/>
            </w:r>
            <w:r>
              <w:rPr>
                <w:noProof/>
              </w:rPr>
              <w:t>(DeMatthews et al., 2021; Karakose et al., 2022; Kim, 2022b; Mahfouz, 2020)</w:t>
            </w:r>
            <w:r w:rsidRPr="000D0720">
              <w:fldChar w:fldCharType="end"/>
            </w:r>
          </w:p>
          <w:p w14:paraId="20B7173F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 xml:space="preserve">Job </w:t>
            </w:r>
            <w:r>
              <w:rPr>
                <w:szCs w:val="24"/>
              </w:rPr>
              <w:t>dis</w:t>
            </w:r>
            <w:r w:rsidRPr="000D0720">
              <w:rPr>
                <w:szCs w:val="24"/>
              </w:rPr>
              <w:t xml:space="preserve">satisfaction </w:t>
            </w:r>
            <w:r w:rsidRPr="000D0720">
              <w:fldChar w:fldCharType="begin">
                <w:fldData xml:space="preserve">PEVuZE5vdGU+PENpdGU+PEF1dGhvcj5LaW08L0F1dGhvcj48WWVhcj4yMDIyPC9ZZWFyPjxSZWNO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W08L0F1dGhvcj48WWVhcj4yMDIyPC9ZZWFyPjxSZWNO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0D0720">
              <w:fldChar w:fldCharType="separate"/>
            </w:r>
            <w:r w:rsidRPr="000D0720">
              <w:rPr>
                <w:noProof/>
                <w:szCs w:val="24"/>
              </w:rPr>
              <w:t>(Kim &amp; Pendola, 2022; Mandel &amp; Pendola, 2021; Yan, 2020)</w:t>
            </w:r>
            <w:r w:rsidRPr="000D0720">
              <w:fldChar w:fldCharType="end"/>
            </w:r>
          </w:p>
          <w:p w14:paraId="2B03964B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 xml:space="preserve">Job performance </w:t>
            </w:r>
            <w:r w:rsidRPr="000D0720">
              <w:fldChar w:fldCharType="begin"/>
            </w:r>
            <w:r>
              <w:instrText xml:space="preserve"> ADDIN EN.CITE &lt;EndNote&gt;&lt;Cite&gt;&lt;Author&gt;Mahfouz&lt;/Author&gt;&lt;Year&gt;2020&lt;/Year&gt;&lt;RecNum&gt;1773&lt;/RecNum&gt;&lt;DisplayText&gt;(Mahfouz, 2020; Wells &amp;amp; Klocko, 2018)&lt;/DisplayText&gt;&lt;record&gt;&lt;rec-number&gt;1773&lt;/rec-number&gt;&lt;foreign-keys&gt;&lt;key app="EN" db-id="sst9x2vtvtze58evea8vafxjfvaaetwtptpf" timestamp="1652967377" guid="0b7793cf-1fbd-425c-a7c0-fc2e8ea5bbdc"&gt;1773&lt;/key&gt;&lt;/foreign-keys&gt;&lt;ref-type name="Journal Article"&gt;17&lt;/ref-type&gt;&lt;contributors&gt;&lt;authors&gt;&lt;author&gt;Mahfouz, Julia&lt;/author&gt;&lt;/authors&gt;&lt;/contributors&gt;&lt;titles&gt;&lt;title&gt;Principals and stress: Few coping strategies for abundant stressors&lt;/title&gt;&lt;secondary-title&gt;Educational Management Administration &amp;amp; Leadership&lt;/secondary-title&gt;&lt;/titles&gt;&lt;periodical&gt;&lt;full-title&gt;Educational Management Administration &amp;amp; Leadership&lt;/full-title&gt;&lt;/periodical&gt;&lt;pages&gt;440-458&lt;/pages&gt;&lt;volume&gt;48&lt;/volume&gt;&lt;number&gt;3&lt;/number&gt;&lt;dates&gt;&lt;year&gt;2020&lt;/year&gt;&lt;/dates&gt;&lt;urls&gt;&lt;related-urls&gt;&lt;url&gt;https://doi.org/10.1177/1741143218817562 &lt;/url&gt;&lt;/related-urls&gt;&lt;/urls&gt;&lt;electronic-resource-num&gt;10.1177/1741143218817562&lt;/electronic-resource-num&gt;&lt;/record&gt;&lt;/Cite&gt;&lt;Cite&gt;&lt;Author&gt;Wells&lt;/Author&gt;&lt;Year&gt;2018&lt;/Year&gt;&lt;RecNum&gt;1973&lt;/RecNum&gt;&lt;record&gt;&lt;rec-number&gt;1973&lt;/rec-number&gt;&lt;foreign-keys&gt;&lt;key app="EN" db-id="sst9x2vtvtze58evea8vafxjfvaaetwtptpf" timestamp="1652967617" guid="01624b7f-54e4-4bac-926b-edfac463d8a8"&gt;1973&lt;/key&gt;&lt;/foreign-keys&gt;&lt;ref-type name="Journal Article"&gt;17&lt;/ref-type&gt;&lt;contributors&gt;&lt;authors&gt;&lt;author&gt;Wells, Caryn M.&lt;/author&gt;&lt;author&gt;Klocko, Barbara A.&lt;/author&gt;&lt;/authors&gt;&lt;/contributors&gt;&lt;titles&gt;&lt;title&gt;Principal well-being and resilience: Mindfulness as a means to that end&lt;/title&gt;&lt;secondary-title&gt;NASSP Bulletin&lt;/secondary-title&gt;&lt;/titles&gt;&lt;periodical&gt;&lt;full-title&gt;NASSP Bulletin&lt;/full-title&gt;&lt;/periodical&gt;&lt;pages&gt;161-173&lt;/pages&gt;&lt;volume&gt;102&lt;/volume&gt;&lt;number&gt;2&lt;/number&gt;&lt;dates&gt;&lt;year&gt;2018&lt;/year&gt;&lt;/dates&gt;&lt;urls&gt;&lt;/urls&gt;&lt;electronic-resource-num&gt;10.1177/0192636518777813&lt;/electronic-resource-num&gt;&lt;/record&gt;&lt;/Cite&gt;&lt;/EndNote&gt;</w:instrText>
            </w:r>
            <w:r w:rsidRPr="000D0720">
              <w:fldChar w:fldCharType="separate"/>
            </w:r>
            <w:r w:rsidRPr="000D0720">
              <w:rPr>
                <w:noProof/>
                <w:szCs w:val="24"/>
              </w:rPr>
              <w:t>(Mahfouz, 2020; Wells &amp; Klocko, 2018)</w:t>
            </w:r>
            <w:r w:rsidRPr="000D0720">
              <w:fldChar w:fldCharType="end"/>
            </w:r>
          </w:p>
          <w:p w14:paraId="43A97CE2" w14:textId="77777777" w:rsidR="00CE30E7" w:rsidRPr="000D0720" w:rsidRDefault="00CE30E7" w:rsidP="00994F08">
            <w:pPr>
              <w:adjustRightInd w:val="0"/>
              <w:spacing w:after="240"/>
              <w:rPr>
                <w:szCs w:val="24"/>
              </w:rPr>
            </w:pPr>
            <w:r w:rsidRPr="000D0720">
              <w:rPr>
                <w:szCs w:val="24"/>
              </w:rPr>
              <w:t xml:space="preserve">School management from COVID-19 </w:t>
            </w:r>
            <w:r w:rsidRPr="000D0720">
              <w:fldChar w:fldCharType="begin"/>
            </w:r>
            <w:r>
              <w:instrText xml:space="preserve"> ADDIN EN.CITE &lt;EndNote&gt;&lt;Cite&gt;&lt;Author&gt;Mutongoza&lt;/Author&gt;&lt;Year&gt;2021&lt;/Year&gt;&lt;RecNum&gt;2483&lt;/RecNum&gt;&lt;DisplayText&gt;(Grooms &amp;amp; Childs, 2021; Mutongoza et al., 2021)&lt;/DisplayText&gt;&lt;record&gt;&lt;rec-number&gt;2483&lt;/rec-number&gt;&lt;foreign-keys&gt;&lt;key app="EN" db-id="sst9x2vtvtze58evea8vafxjfvaaetwtptpf" timestamp="1654000959" guid="97b085b1-d9d6-4cc7-8693-451d0e7ab723"&gt;2483&lt;/key&gt;&lt;/foreign-keys&gt;&lt;ref-type name="Journal Article"&gt;17&lt;/ref-type&gt;&lt;contributors&gt;&lt;authors&gt;&lt;author&gt;Mutongoza, Bonginkosi Hardy&lt;/author&gt;&lt;author&gt;Olawale, Babawande Emmanuel&lt;/author&gt;&lt;author&gt;Mzilikazi, Busiswa&lt;/author&gt;&lt;/authors&gt;&lt;/contributors&gt;&lt;titles&gt;&lt;title&gt;Chronicling school principals’ experiences on school management in the context of COVID-19 stringency&lt;/title&gt;&lt;secondary-title&gt;Research in Social Sciences and Technology&lt;/secondary-title&gt;&lt;/titles&gt;&lt;periodical&gt;&lt;full-title&gt;Research in Social Sciences and Technology&lt;/full-title&gt;&lt;/periodical&gt;&lt;pages&gt;146-162&lt;/pages&gt;&lt;volume&gt;6&lt;/volume&gt;&lt;number&gt;3&lt;/number&gt;&lt;dates&gt;&lt;year&gt;2021&lt;/year&gt;&lt;/dates&gt;&lt;urls&gt;&lt;/urls&gt;&lt;electronic-resource-num&gt;10.46303/ressat.2021.35&lt;/electronic-resource-num&gt;&lt;/record&gt;&lt;/Cite&gt;&lt;Cite&gt;&lt;Author&gt;Grooms&lt;/Author&gt;&lt;Year&gt;2021&lt;/Year&gt;&lt;RecNum&gt;2485&lt;/RecNum&gt;&lt;record&gt;&lt;rec-number&gt;2485&lt;/rec-number&gt;&lt;foreign-keys&gt;&lt;key app="EN" db-id="sst9x2vtvtze58evea8vafxjfvaaetwtptpf" timestamp="1654000963" guid="40d95a8d-28eb-45cf-93be-9f1f81210e6f"&gt;2485&lt;/key&gt;&lt;/foreign-keys&gt;&lt;ref-type name="Journal Article"&gt;17&lt;/ref-type&gt;&lt;contributors&gt;&lt;authors&gt;&lt;author&gt;Grooms, Ain A.&lt;/author&gt;&lt;author&gt;Childs, Joshua&lt;/author&gt;&lt;/authors&gt;&lt;/contributors&gt;&lt;titles&gt;&lt;title&gt;“We need to do better by kids”: Changing routines in U.S. schools in response to COVID-19 school closures&lt;/title&gt;&lt;secondary-title&gt;Journal of Education for Students Placed at Risk&lt;/secondary-title&gt;&lt;/titles&gt;&lt;periodical&gt;&lt;full-title&gt;Journal of Education for Students Placed at Risk&lt;/full-title&gt;&lt;/periodical&gt;&lt;pages&gt;135-156&lt;/pages&gt;&lt;volume&gt;26&lt;/volume&gt;&lt;number&gt;2&lt;/number&gt;&lt;dates&gt;&lt;year&gt;2021&lt;/year&gt;&lt;/dates&gt;&lt;urls&gt;&lt;/urls&gt;&lt;electronic-resource-num&gt;10.1080/10824669.2021.1906251&lt;/electronic-resource-num&gt;&lt;/record&gt;&lt;/Cite&gt;&lt;/EndNote&gt;</w:instrText>
            </w:r>
            <w:r w:rsidRPr="000D0720">
              <w:fldChar w:fldCharType="separate"/>
            </w:r>
            <w:r w:rsidRPr="000D0720">
              <w:rPr>
                <w:noProof/>
                <w:szCs w:val="24"/>
              </w:rPr>
              <w:t>(Grooms &amp; Childs, 2021; Mutongoza et al., 2021)</w:t>
            </w:r>
            <w:r w:rsidRPr="000D0720">
              <w:fldChar w:fldCharType="end"/>
            </w:r>
          </w:p>
        </w:tc>
      </w:tr>
    </w:tbl>
    <w:p w14:paraId="40417DAF" w14:textId="0A322F2A" w:rsidR="003C1030" w:rsidRDefault="003C1030" w:rsidP="003C1030">
      <w:pPr>
        <w:ind w:firstLine="0"/>
      </w:pPr>
    </w:p>
    <w:p w14:paraId="42481747" w14:textId="62B1E166" w:rsidR="00CE30E7" w:rsidRDefault="00CE30E7" w:rsidP="003C1030">
      <w:pPr>
        <w:ind w:firstLine="0"/>
      </w:pPr>
    </w:p>
    <w:p w14:paraId="5D20E164" w14:textId="5173A347" w:rsidR="00CE30E7" w:rsidRDefault="00CE30E7" w:rsidP="003C1030">
      <w:pPr>
        <w:ind w:firstLine="0"/>
      </w:pPr>
    </w:p>
    <w:p w14:paraId="5C4BAE7D" w14:textId="5E71C720" w:rsidR="00CE30E7" w:rsidRDefault="00CE30E7" w:rsidP="003C1030">
      <w:pPr>
        <w:ind w:firstLine="0"/>
      </w:pPr>
    </w:p>
    <w:p w14:paraId="4DF10F09" w14:textId="33DAA223" w:rsidR="00CE30E7" w:rsidRDefault="00CE30E7" w:rsidP="003C1030">
      <w:pPr>
        <w:ind w:firstLine="0"/>
      </w:pPr>
    </w:p>
    <w:p w14:paraId="658AF8B2" w14:textId="65A81ABE" w:rsidR="00CE30E7" w:rsidRDefault="00CE30E7" w:rsidP="003C1030">
      <w:pPr>
        <w:ind w:firstLine="0"/>
      </w:pPr>
    </w:p>
    <w:p w14:paraId="7D16E71A" w14:textId="72ACC8DA" w:rsidR="00CE30E7" w:rsidRDefault="00CE30E7" w:rsidP="003C1030">
      <w:pPr>
        <w:ind w:firstLine="0"/>
      </w:pPr>
    </w:p>
    <w:p w14:paraId="69A24F80" w14:textId="12D0C888" w:rsidR="00CE30E7" w:rsidRDefault="00CE30E7" w:rsidP="003C1030">
      <w:pPr>
        <w:ind w:firstLine="0"/>
      </w:pPr>
    </w:p>
    <w:p w14:paraId="6EA9B383" w14:textId="7F58ABF0" w:rsidR="00CE30E7" w:rsidRDefault="00CE30E7" w:rsidP="003C1030">
      <w:pPr>
        <w:ind w:firstLine="0"/>
      </w:pPr>
    </w:p>
    <w:p w14:paraId="07C90011" w14:textId="4514329D" w:rsidR="00CE30E7" w:rsidRDefault="00CE30E7" w:rsidP="003C1030">
      <w:pPr>
        <w:ind w:firstLine="0"/>
      </w:pPr>
    </w:p>
    <w:p w14:paraId="32E691D8" w14:textId="5275D905" w:rsidR="00CE30E7" w:rsidRDefault="00CE30E7" w:rsidP="003C1030">
      <w:pPr>
        <w:ind w:firstLine="0"/>
      </w:pPr>
    </w:p>
    <w:p w14:paraId="0E136E95" w14:textId="1A8614D6" w:rsidR="00CE30E7" w:rsidRDefault="00CE30E7" w:rsidP="003C1030">
      <w:pPr>
        <w:ind w:firstLine="0"/>
      </w:pPr>
    </w:p>
    <w:p w14:paraId="24DA0CE4" w14:textId="5C2D54AD" w:rsidR="00CE30E7" w:rsidRDefault="00CE30E7" w:rsidP="003C1030">
      <w:pPr>
        <w:ind w:firstLine="0"/>
      </w:pPr>
    </w:p>
    <w:p w14:paraId="5216667C" w14:textId="77777777" w:rsidR="00CE30E7" w:rsidRDefault="00CE30E7" w:rsidP="003C1030">
      <w:pPr>
        <w:ind w:firstLine="0"/>
        <w:rPr>
          <w:rFonts w:hint="eastAsia"/>
        </w:rPr>
      </w:pPr>
    </w:p>
    <w:tbl>
      <w:tblPr>
        <w:tblStyle w:val="a5"/>
        <w:tblW w:w="9356" w:type="dxa"/>
        <w:tblLayout w:type="fixed"/>
        <w:tblLook w:val="04A0" w:firstRow="1" w:lastRow="0" w:firstColumn="1" w:lastColumn="0" w:noHBand="0" w:noVBand="1"/>
      </w:tblPr>
      <w:tblGrid>
        <w:gridCol w:w="2039"/>
        <w:gridCol w:w="7317"/>
      </w:tblGrid>
      <w:tr w:rsidR="00CE30E7" w:rsidRPr="00D37464" w14:paraId="76A072E2" w14:textId="77777777" w:rsidTr="00994F08">
        <w:tc>
          <w:tcPr>
            <w:tcW w:w="935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0DE9901" w14:textId="77777777" w:rsidR="00CE30E7" w:rsidRPr="00D37464" w:rsidRDefault="00CE30E7" w:rsidP="00994F08">
            <w:pPr>
              <w:rPr>
                <w:b/>
                <w:szCs w:val="24"/>
              </w:rPr>
            </w:pPr>
            <w:r w:rsidRPr="00D37464">
              <w:rPr>
                <w:b/>
                <w:szCs w:val="24"/>
              </w:rPr>
              <w:t>Table 0</w:t>
            </w:r>
            <w:r>
              <w:rPr>
                <w:b/>
                <w:szCs w:val="24"/>
              </w:rPr>
              <w:t>2</w:t>
            </w:r>
          </w:p>
        </w:tc>
      </w:tr>
      <w:tr w:rsidR="00CE30E7" w:rsidRPr="00D37464" w14:paraId="13E3B052" w14:textId="77777777" w:rsidTr="00994F08">
        <w:tc>
          <w:tcPr>
            <w:tcW w:w="93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6438CD" w14:textId="77777777" w:rsidR="00CE30E7" w:rsidRPr="00D37464" w:rsidRDefault="00CE30E7" w:rsidP="00994F08">
            <w:pPr>
              <w:rPr>
                <w:rFonts w:eastAsia="맑은 고딕"/>
                <w:i/>
                <w:szCs w:val="24"/>
                <w:lang w:eastAsia="ko-KR"/>
              </w:rPr>
            </w:pPr>
            <w:r w:rsidRPr="00D37464">
              <w:rPr>
                <w:rFonts w:eastAsia="맑은 고딕"/>
                <w:i/>
                <w:szCs w:val="24"/>
                <w:lang w:eastAsia="ko-KR"/>
              </w:rPr>
              <w:t>MBSR program schedule</w:t>
            </w:r>
            <w:r>
              <w:rPr>
                <w:rFonts w:eastAsia="맑은 고딕"/>
                <w:i/>
                <w:szCs w:val="24"/>
                <w:lang w:eastAsia="ko-KR"/>
              </w:rPr>
              <w:t xml:space="preserve"> and syllabus</w:t>
            </w:r>
            <w:r w:rsidRPr="00D37464">
              <w:rPr>
                <w:rFonts w:eastAsia="맑은 고딕"/>
                <w:i/>
                <w:szCs w:val="24"/>
                <w:lang w:eastAsia="ko-KR"/>
              </w:rPr>
              <w:t xml:space="preserve"> </w:t>
            </w:r>
          </w:p>
        </w:tc>
      </w:tr>
      <w:tr w:rsidR="00CE30E7" w:rsidRPr="00D37464" w14:paraId="2FE4D239" w14:textId="77777777" w:rsidTr="00994F08">
        <w:trPr>
          <w:trHeight w:val="797"/>
        </w:trPr>
        <w:tc>
          <w:tcPr>
            <w:tcW w:w="20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0EFF4D6" w14:textId="77777777" w:rsidR="00CE30E7" w:rsidRPr="00D37464" w:rsidRDefault="00CE30E7" w:rsidP="00994F08">
            <w:pPr>
              <w:jc w:val="both"/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Week </w:t>
            </w:r>
          </w:p>
        </w:tc>
        <w:tc>
          <w:tcPr>
            <w:tcW w:w="7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0906E50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  <w:r>
              <w:rPr>
                <w:szCs w:val="24"/>
              </w:rPr>
              <w:t>P</w:t>
            </w:r>
            <w:r w:rsidRPr="00D37464">
              <w:rPr>
                <w:szCs w:val="24"/>
              </w:rPr>
              <w:t>rogram</w:t>
            </w:r>
            <w:r>
              <w:rPr>
                <w:szCs w:val="24"/>
              </w:rPr>
              <w:t xml:space="preserve"> details</w:t>
            </w:r>
          </w:p>
        </w:tc>
      </w:tr>
      <w:tr w:rsidR="00CE30E7" w:rsidRPr="00D37464" w14:paraId="46A23F39" w14:textId="77777777" w:rsidTr="00994F08">
        <w:trPr>
          <w:trHeight w:val="1155"/>
        </w:trPr>
        <w:tc>
          <w:tcPr>
            <w:tcW w:w="20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861A268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</w:p>
          <w:p w14:paraId="54A0577B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  <w:r>
              <w:rPr>
                <w:rFonts w:eastAsia="맑은 고딕"/>
                <w:bCs/>
                <w:szCs w:val="24"/>
                <w:lang w:eastAsia="ko-KR"/>
              </w:rPr>
              <w:t>1 &amp; 2</w:t>
            </w:r>
          </w:p>
        </w:tc>
        <w:tc>
          <w:tcPr>
            <w:tcW w:w="7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648F283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>Introduc</w:t>
            </w:r>
            <w:r>
              <w:rPr>
                <w:rFonts w:eastAsia="맑은 고딕"/>
                <w:bCs/>
                <w:szCs w:val="24"/>
                <w:lang w:eastAsia="ko-KR"/>
              </w:rPr>
              <w:t>tion</w:t>
            </w: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 to mindfulness </w:t>
            </w:r>
          </w:p>
          <w:p w14:paraId="578C437C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Orientation </w:t>
            </w:r>
          </w:p>
          <w:p w14:paraId="3B05D938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Body scan meditation </w:t>
            </w:r>
          </w:p>
          <w:p w14:paraId="6A6B05C5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>Mindful movement</w:t>
            </w:r>
          </w:p>
          <w:p w14:paraId="26C93AE6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Mindful eating </w:t>
            </w:r>
          </w:p>
          <w:p w14:paraId="10E5455A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>Awareness of breathing</w:t>
            </w:r>
          </w:p>
        </w:tc>
      </w:tr>
      <w:tr w:rsidR="00CE30E7" w:rsidRPr="00D37464" w14:paraId="473BDA8E" w14:textId="77777777" w:rsidTr="00994F08">
        <w:trPr>
          <w:trHeight w:val="1155"/>
        </w:trPr>
        <w:tc>
          <w:tcPr>
            <w:tcW w:w="20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9604A04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</w:p>
          <w:p w14:paraId="5E047343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  <w:r>
              <w:rPr>
                <w:rFonts w:eastAsia="맑은 고딕"/>
                <w:bCs/>
                <w:szCs w:val="24"/>
                <w:lang w:eastAsia="ko-KR"/>
              </w:rPr>
              <w:t>3 &amp; 4</w:t>
            </w:r>
          </w:p>
        </w:tc>
        <w:tc>
          <w:tcPr>
            <w:tcW w:w="7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BC6BC2F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Walking meditation </w:t>
            </w:r>
          </w:p>
          <w:p w14:paraId="422E5807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>Mindful yoga</w:t>
            </w:r>
          </w:p>
          <w:p w14:paraId="06F3CF40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Sitting meditation </w:t>
            </w:r>
          </w:p>
          <w:p w14:paraId="52628165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The stress response </w:t>
            </w:r>
          </w:p>
          <w:p w14:paraId="280AF3E8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Unpleasant events calendar </w:t>
            </w:r>
          </w:p>
        </w:tc>
      </w:tr>
      <w:tr w:rsidR="00CE30E7" w:rsidRPr="00D37464" w14:paraId="3D82CDF5" w14:textId="77777777" w:rsidTr="00994F08">
        <w:trPr>
          <w:trHeight w:val="1155"/>
        </w:trPr>
        <w:tc>
          <w:tcPr>
            <w:tcW w:w="20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E3C5A2B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</w:p>
          <w:p w14:paraId="4C5C02A1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  <w:r>
              <w:rPr>
                <w:rFonts w:eastAsia="맑은 고딕"/>
                <w:bCs/>
                <w:szCs w:val="24"/>
                <w:lang w:eastAsia="ko-KR"/>
              </w:rPr>
              <w:t>5 &amp; 6</w:t>
            </w:r>
          </w:p>
        </w:tc>
        <w:tc>
          <w:tcPr>
            <w:tcW w:w="7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0DDC09F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Sitting and standing meditation </w:t>
            </w:r>
          </w:p>
          <w:p w14:paraId="563336FA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>Mindful communication discussion</w:t>
            </w:r>
            <w:r>
              <w:rPr>
                <w:rFonts w:eastAsia="맑은 고딕"/>
                <w:bCs/>
                <w:szCs w:val="24"/>
                <w:lang w:eastAsia="ko-KR"/>
              </w:rPr>
              <w:t>,</w:t>
            </w: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 full day</w:t>
            </w:r>
          </w:p>
          <w:p w14:paraId="05D0FCE7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Working with difficulties </w:t>
            </w:r>
          </w:p>
        </w:tc>
      </w:tr>
      <w:tr w:rsidR="00CE30E7" w:rsidRPr="00D37464" w14:paraId="5588ECCD" w14:textId="77777777" w:rsidTr="00994F08">
        <w:trPr>
          <w:trHeight w:val="570"/>
        </w:trPr>
        <w:tc>
          <w:tcPr>
            <w:tcW w:w="20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E241801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All Day Intensive </w:t>
            </w:r>
          </w:p>
        </w:tc>
        <w:tc>
          <w:tcPr>
            <w:tcW w:w="7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9B9BCB3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Review and mountain meditation, loving-kindness meditation, etc. </w:t>
            </w:r>
          </w:p>
        </w:tc>
      </w:tr>
      <w:tr w:rsidR="00CE30E7" w:rsidRPr="00D37464" w14:paraId="59591A40" w14:textId="77777777" w:rsidTr="00994F08">
        <w:trPr>
          <w:trHeight w:val="570"/>
        </w:trPr>
        <w:tc>
          <w:tcPr>
            <w:tcW w:w="20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0F16325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  <w:lang w:eastAsia="ko-KR"/>
              </w:rPr>
            </w:pPr>
          </w:p>
          <w:p w14:paraId="477540C8" w14:textId="77777777" w:rsidR="00CE30E7" w:rsidRPr="00D37464" w:rsidRDefault="00CE30E7" w:rsidP="00994F08">
            <w:pPr>
              <w:jc w:val="center"/>
              <w:rPr>
                <w:rFonts w:eastAsia="맑은 고딕"/>
                <w:bCs/>
                <w:szCs w:val="24"/>
              </w:rPr>
            </w:pPr>
            <w:r>
              <w:rPr>
                <w:rFonts w:eastAsia="맑은 고딕"/>
                <w:bCs/>
                <w:szCs w:val="24"/>
                <w:lang w:eastAsia="ko-KR"/>
              </w:rPr>
              <w:t>7 &amp; 8</w:t>
            </w:r>
          </w:p>
        </w:tc>
        <w:tc>
          <w:tcPr>
            <w:tcW w:w="7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843174A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Silent meditation </w:t>
            </w:r>
          </w:p>
          <w:p w14:paraId="40E166FF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Body scan review </w:t>
            </w:r>
          </w:p>
          <w:p w14:paraId="22391AE2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Find mindfulness practices </w:t>
            </w:r>
            <w:r>
              <w:rPr>
                <w:rFonts w:eastAsia="맑은 고딕"/>
                <w:bCs/>
                <w:szCs w:val="24"/>
                <w:lang w:eastAsia="ko-KR"/>
              </w:rPr>
              <w:t xml:space="preserve">to suit </w:t>
            </w:r>
            <w:proofErr w:type="gramStart"/>
            <w:r>
              <w:rPr>
                <w:rFonts w:eastAsia="맑은 고딕"/>
                <w:bCs/>
                <w:szCs w:val="24"/>
                <w:lang w:eastAsia="ko-KR"/>
              </w:rPr>
              <w:t>you</w:t>
            </w:r>
            <w:proofErr w:type="gramEnd"/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 </w:t>
            </w:r>
          </w:p>
          <w:p w14:paraId="03C90634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Loving kindness meditation </w:t>
            </w:r>
          </w:p>
          <w:p w14:paraId="51FFB1E9" w14:textId="77777777" w:rsidR="00CE30E7" w:rsidRPr="00D37464" w:rsidRDefault="00CE30E7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D37464">
              <w:rPr>
                <w:rFonts w:eastAsia="맑은 고딕"/>
                <w:bCs/>
                <w:szCs w:val="24"/>
                <w:lang w:eastAsia="ko-KR"/>
              </w:rPr>
              <w:t xml:space="preserve">Course end </w:t>
            </w:r>
          </w:p>
        </w:tc>
      </w:tr>
    </w:tbl>
    <w:p w14:paraId="357FBF67" w14:textId="72BCACD5" w:rsidR="00CE30E7" w:rsidRDefault="00CE30E7" w:rsidP="003C1030">
      <w:pPr>
        <w:ind w:firstLine="0"/>
      </w:pPr>
    </w:p>
    <w:p w14:paraId="4B3F5FE7" w14:textId="594EEE2B" w:rsidR="00E70A7B" w:rsidRDefault="00E70A7B" w:rsidP="003C1030">
      <w:pPr>
        <w:ind w:firstLine="0"/>
      </w:pPr>
    </w:p>
    <w:p w14:paraId="4413CBE0" w14:textId="46812B90" w:rsidR="00E70A7B" w:rsidRDefault="00E70A7B" w:rsidP="003C1030">
      <w:pPr>
        <w:ind w:firstLine="0"/>
      </w:pPr>
    </w:p>
    <w:p w14:paraId="64710F53" w14:textId="6065BF16" w:rsidR="00E70A7B" w:rsidRDefault="00E70A7B" w:rsidP="003C1030">
      <w:pPr>
        <w:ind w:firstLine="0"/>
      </w:pPr>
    </w:p>
    <w:p w14:paraId="3A60AA53" w14:textId="29730B3E" w:rsidR="00E70A7B" w:rsidRDefault="00E70A7B" w:rsidP="003C1030">
      <w:pPr>
        <w:ind w:firstLine="0"/>
      </w:pPr>
    </w:p>
    <w:p w14:paraId="3D83223D" w14:textId="6AC55A65" w:rsidR="00E70A7B" w:rsidRDefault="00E70A7B" w:rsidP="003C1030">
      <w:pPr>
        <w:ind w:firstLine="0"/>
      </w:pPr>
    </w:p>
    <w:p w14:paraId="3029C589" w14:textId="4D8BE186" w:rsidR="00E70A7B" w:rsidRDefault="00E70A7B" w:rsidP="003C1030">
      <w:pPr>
        <w:ind w:firstLine="0"/>
      </w:pPr>
    </w:p>
    <w:p w14:paraId="0A57B9D5" w14:textId="6280E649" w:rsidR="00E70A7B" w:rsidRDefault="00E70A7B" w:rsidP="003C1030">
      <w:pPr>
        <w:ind w:firstLine="0"/>
      </w:pPr>
    </w:p>
    <w:p w14:paraId="060F6A6C" w14:textId="187253EE" w:rsidR="00E70A7B" w:rsidRDefault="00E70A7B" w:rsidP="003C1030">
      <w:pPr>
        <w:ind w:firstLine="0"/>
      </w:pPr>
    </w:p>
    <w:tbl>
      <w:tblPr>
        <w:tblStyle w:val="a5"/>
        <w:tblW w:w="9356" w:type="dxa"/>
        <w:tblLayout w:type="fixed"/>
        <w:tblLook w:val="04A0" w:firstRow="1" w:lastRow="0" w:firstColumn="1" w:lastColumn="0" w:noHBand="0" w:noVBand="1"/>
      </w:tblPr>
      <w:tblGrid>
        <w:gridCol w:w="2410"/>
        <w:gridCol w:w="425"/>
        <w:gridCol w:w="6521"/>
      </w:tblGrid>
      <w:tr w:rsidR="00E70A7B" w:rsidRPr="000D0720" w14:paraId="565335CF" w14:textId="77777777" w:rsidTr="00994F08">
        <w:tc>
          <w:tcPr>
            <w:tcW w:w="935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02D5644" w14:textId="77777777" w:rsidR="00E70A7B" w:rsidRPr="000D0720" w:rsidRDefault="00E70A7B" w:rsidP="00994F08">
            <w:pPr>
              <w:rPr>
                <w:b/>
                <w:szCs w:val="24"/>
              </w:rPr>
            </w:pPr>
            <w:r w:rsidRPr="000D0720">
              <w:rPr>
                <w:b/>
                <w:szCs w:val="24"/>
              </w:rPr>
              <w:lastRenderedPageBreak/>
              <w:t>Table</w:t>
            </w:r>
            <w:r>
              <w:rPr>
                <w:b/>
                <w:szCs w:val="24"/>
              </w:rPr>
              <w:t xml:space="preserve"> 3</w:t>
            </w:r>
          </w:p>
        </w:tc>
      </w:tr>
      <w:tr w:rsidR="00E70A7B" w:rsidRPr="000D0720" w14:paraId="3FB8B858" w14:textId="77777777" w:rsidTr="00994F08">
        <w:tc>
          <w:tcPr>
            <w:tcW w:w="935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442E80" w14:textId="77777777" w:rsidR="00E70A7B" w:rsidRPr="000D0720" w:rsidRDefault="00E70A7B" w:rsidP="00994F08">
            <w:pPr>
              <w:rPr>
                <w:i/>
                <w:szCs w:val="24"/>
              </w:rPr>
            </w:pPr>
            <w:r w:rsidRPr="000D0720">
              <w:rPr>
                <w:i/>
                <w:szCs w:val="24"/>
              </w:rPr>
              <w:t xml:space="preserve">Summary of mindfulness practices </w:t>
            </w:r>
          </w:p>
        </w:tc>
      </w:tr>
      <w:tr w:rsidR="00E70A7B" w:rsidRPr="000D0720" w14:paraId="5758DB14" w14:textId="77777777" w:rsidTr="00994F08">
        <w:tc>
          <w:tcPr>
            <w:tcW w:w="2835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C84EBA0" w14:textId="77777777" w:rsidR="00E70A7B" w:rsidRPr="000D0720" w:rsidRDefault="00E70A7B" w:rsidP="00994F08">
            <w:pPr>
              <w:rPr>
                <w:rFonts w:eastAsiaTheme="minorEastAsia"/>
                <w:b/>
                <w:lang w:eastAsia="ko-KR"/>
              </w:rPr>
            </w:pPr>
          </w:p>
        </w:tc>
        <w:tc>
          <w:tcPr>
            <w:tcW w:w="652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025022EF" w14:textId="77777777" w:rsidR="00E70A7B" w:rsidRPr="000D0720" w:rsidRDefault="00E70A7B" w:rsidP="00994F08">
            <w:pPr>
              <w:ind w:firstLineChars="150" w:firstLine="360"/>
              <w:rPr>
                <w:i/>
                <w:lang w:eastAsia="ko-KR"/>
              </w:rPr>
            </w:pPr>
            <w:r w:rsidRPr="000D0720">
              <w:rPr>
                <w:rFonts w:eastAsiaTheme="minorEastAsia"/>
                <w:b/>
                <w:lang w:eastAsia="ko-KR"/>
              </w:rPr>
              <w:t>M</w:t>
            </w:r>
            <w:r w:rsidRPr="000D0720">
              <w:rPr>
                <w:rFonts w:eastAsiaTheme="minorEastAsia" w:hint="eastAsia"/>
                <w:b/>
                <w:lang w:eastAsia="ko-KR"/>
              </w:rPr>
              <w:t xml:space="preserve">indfulness </w:t>
            </w:r>
            <w:r w:rsidRPr="000D0720">
              <w:rPr>
                <w:rFonts w:eastAsiaTheme="minorEastAsia"/>
                <w:b/>
                <w:lang w:eastAsia="ko-KR"/>
              </w:rPr>
              <w:t xml:space="preserve">practices </w:t>
            </w:r>
          </w:p>
        </w:tc>
      </w:tr>
      <w:tr w:rsidR="00E70A7B" w:rsidRPr="000D0720" w14:paraId="08864D8F" w14:textId="77777777" w:rsidTr="00994F08">
        <w:trPr>
          <w:trHeight w:val="1565"/>
        </w:trPr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D96736" w14:textId="77777777" w:rsidR="00E70A7B" w:rsidRPr="000D0720" w:rsidRDefault="00E70A7B" w:rsidP="00994F08">
            <w:pPr>
              <w:rPr>
                <w:bCs/>
                <w:szCs w:val="24"/>
              </w:rPr>
            </w:pPr>
            <w:r w:rsidRPr="000D0720">
              <w:rPr>
                <w:bCs/>
                <w:szCs w:val="24"/>
              </w:rPr>
              <w:t xml:space="preserve">Formal practices </w:t>
            </w:r>
          </w:p>
        </w:tc>
        <w:tc>
          <w:tcPr>
            <w:tcW w:w="694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593E09" w14:textId="77777777" w:rsidR="00E70A7B" w:rsidRPr="000D0720" w:rsidRDefault="00E70A7B" w:rsidP="00E70A7B">
            <w:pPr>
              <w:pStyle w:val="a6"/>
              <w:numPr>
                <w:ilvl w:val="0"/>
                <w:numId w:val="1"/>
              </w:numPr>
              <w:ind w:leftChars="0"/>
              <w:jc w:val="left"/>
              <w:rPr>
                <w:rFonts w:ascii="Times New Roman" w:hAnsi="Times New Roman" w:cs="Times New Roman"/>
                <w:sz w:val="24"/>
              </w:rPr>
            </w:pPr>
            <w:r w:rsidRPr="000D0720">
              <w:rPr>
                <w:rFonts w:ascii="Times New Roman" w:hAnsi="Times New Roman" w:cs="Times New Roman"/>
                <w:sz w:val="24"/>
              </w:rPr>
              <w:t xml:space="preserve">Breathing </w:t>
            </w:r>
            <w:r w:rsidRPr="000D0720"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&lt;EndNote&gt;&lt;Cite&gt;&lt;Author&gt;Stahl&lt;/Author&gt;&lt;Year&gt;2010&lt;/Year&gt;&lt;RecNum&gt;2238&lt;/RecNum&gt;&lt;DisplayText&gt;(Stahl &amp;amp; Goldstein, 2010)&lt;/DisplayText&gt;&lt;record&gt;&lt;rec-number&gt;2238&lt;/rec-number&gt;&lt;foreign-keys&gt;&lt;key app="EN" db-id="sst9x2vtvtze58evea8vafxjfvaaetwtptpf" timestamp="1652968400" guid="3d17e70d-9568-4f80-9b1b-26eb20ac7dff"&gt;2238&lt;/key&gt;&lt;/foreign-keys&gt;&lt;ref-type name="Book"&gt;6&lt;/ref-type&gt;&lt;contributors&gt;&lt;authors&gt;&lt;author&gt;Stahl, Bob&lt;/author&gt;&lt;author&gt;Goldstein, Elisha&lt;/author&gt;&lt;/authors&gt;&lt;/contributors&gt;&lt;titles&gt;&lt;title&gt;A Mindfulness-Based Stress Reduction Workbook&lt;/title&gt;&lt;/titles&gt;&lt;dates&gt;&lt;year&gt;2010&lt;/year&gt;&lt;/dates&gt;&lt;pub-location&gt;Oakland, CA&lt;/pub-location&gt;&lt;publisher&gt;New Harbinger&lt;/publisher&gt;&lt;urls&gt;&lt;/urls&gt;&lt;/record&gt;&lt;/Cite&gt;&lt;/EndNote&gt;</w:instrText>
            </w:r>
            <w:r w:rsidRPr="000D0720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Pr="000D0720">
              <w:rPr>
                <w:rFonts w:ascii="Times New Roman" w:hAnsi="Times New Roman" w:cs="Times New Roman"/>
                <w:noProof/>
                <w:sz w:val="24"/>
              </w:rPr>
              <w:t>(Stahl &amp; Goldstein, 2010)</w:t>
            </w:r>
            <w:r w:rsidRPr="000D0720">
              <w:rPr>
                <w:rFonts w:ascii="Times New Roman" w:hAnsi="Times New Roman" w:cs="Times New Roman"/>
                <w:sz w:val="24"/>
              </w:rPr>
              <w:fldChar w:fldCharType="end"/>
            </w:r>
          </w:p>
          <w:p w14:paraId="43ADBAAF" w14:textId="77777777" w:rsidR="00E70A7B" w:rsidRPr="000D0720" w:rsidRDefault="00E70A7B" w:rsidP="00E70A7B">
            <w:pPr>
              <w:pStyle w:val="a6"/>
              <w:numPr>
                <w:ilvl w:val="0"/>
                <w:numId w:val="1"/>
              </w:numPr>
              <w:ind w:leftChars="0"/>
              <w:jc w:val="left"/>
              <w:rPr>
                <w:rFonts w:ascii="Times New Roman" w:hAnsi="Times New Roman" w:cs="Times New Roman"/>
                <w:sz w:val="24"/>
              </w:rPr>
            </w:pPr>
            <w:r w:rsidRPr="000D0720">
              <w:rPr>
                <w:rFonts w:ascii="Times New Roman" w:hAnsi="Times New Roman" w:cs="Times New Roman"/>
                <w:sz w:val="24"/>
              </w:rPr>
              <w:t xml:space="preserve">Yoga </w:t>
            </w:r>
            <w:r w:rsidRPr="000D0720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DYXJtb2R5PC9BdXRob3I+PFllYXI+MjAwODwvWWVhcj48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DYXJtb2R5PC9BdXRob3I+PFllYXI+MjAwODwvWWVhcj48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</w:rPr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0D0720">
              <w:rPr>
                <w:rFonts w:ascii="Times New Roman" w:hAnsi="Times New Roman" w:cs="Times New Roman"/>
                <w:sz w:val="24"/>
              </w:rPr>
            </w:r>
            <w:r w:rsidRPr="000D0720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Pr="000D0720">
              <w:rPr>
                <w:rFonts w:ascii="Times New Roman" w:hAnsi="Times New Roman" w:cs="Times New Roman"/>
                <w:noProof/>
                <w:sz w:val="24"/>
              </w:rPr>
              <w:t>(Carmody &amp; Baer, 2008; Saeed et al., 2019; Schuver &amp; Lewis, 2016; Stahl &amp; Goldstein, 2010; White, 2012)</w:t>
            </w:r>
            <w:r w:rsidRPr="000D0720">
              <w:rPr>
                <w:rFonts w:ascii="Times New Roman" w:hAnsi="Times New Roman" w:cs="Times New Roman"/>
                <w:sz w:val="24"/>
              </w:rPr>
              <w:fldChar w:fldCharType="end"/>
            </w:r>
          </w:p>
          <w:p w14:paraId="7ADF9620" w14:textId="77777777" w:rsidR="00E70A7B" w:rsidRPr="000D0720" w:rsidRDefault="00E70A7B" w:rsidP="00E70A7B">
            <w:pPr>
              <w:pStyle w:val="a6"/>
              <w:numPr>
                <w:ilvl w:val="0"/>
                <w:numId w:val="1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</w:rPr>
            </w:pPr>
            <w:r w:rsidRPr="000D0720">
              <w:rPr>
                <w:rFonts w:ascii="Times New Roman" w:hAnsi="Times New Roman" w:cs="Times New Roman"/>
                <w:bCs/>
                <w:sz w:val="24"/>
              </w:rPr>
              <w:t xml:space="preserve">Body scan </w:t>
            </w:r>
            <w:r w:rsidRPr="000D0720">
              <w:rPr>
                <w:rFonts w:ascii="Times New Roman" w:hAnsi="Times New Roman" w:cs="Times New Roman"/>
                <w:bCs/>
                <w:sz w:val="24"/>
              </w:rPr>
              <w:fldChar w:fldCharType="begin">
                <w:fldData xml:space="preserve">PEVuZE5vdGU+PENpdGU+PEF1dGhvcj5UaGljaDwvQXV0aG9yPjxZZWFyPjE5NzU8L1llYXI+PFJl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</w:fldData>
              </w:fldChar>
            </w:r>
            <w:r>
              <w:rPr>
                <w:rFonts w:ascii="Times New Roman" w:hAnsi="Times New Roman" w:cs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24"/>
              </w:rPr>
              <w:fldChar w:fldCharType="begin">
                <w:fldData xml:space="preserve">PEVuZE5vdGU+PENpdGU+PEF1dGhvcj5UaGljaDwvQXV0aG9yPjxZZWFyPjE5NzU8L1llYXI+PFJl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</w:fldData>
              </w:fldChar>
            </w:r>
            <w:r>
              <w:rPr>
                <w:rFonts w:ascii="Times New Roman" w:hAnsi="Times New Roman" w:cs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24"/>
              </w:rPr>
            </w:r>
            <w:r>
              <w:rPr>
                <w:rFonts w:ascii="Times New Roman" w:hAnsi="Times New Roman" w:cs="Times New Roman"/>
                <w:bCs/>
                <w:sz w:val="24"/>
              </w:rPr>
              <w:fldChar w:fldCharType="end"/>
            </w:r>
            <w:r w:rsidRPr="000D0720">
              <w:rPr>
                <w:rFonts w:ascii="Times New Roman" w:hAnsi="Times New Roman" w:cs="Times New Roman"/>
                <w:bCs/>
                <w:sz w:val="24"/>
              </w:rPr>
            </w:r>
            <w:r w:rsidRPr="000D0720">
              <w:rPr>
                <w:rFonts w:ascii="Times New Roman" w:hAnsi="Times New Roman" w:cs="Times New Roman"/>
                <w:bCs/>
                <w:sz w:val="24"/>
              </w:rPr>
              <w:fldChar w:fldCharType="separate"/>
            </w:r>
            <w:r w:rsidRPr="000D0720">
              <w:rPr>
                <w:rFonts w:ascii="Times New Roman" w:hAnsi="Times New Roman" w:cs="Times New Roman"/>
                <w:bCs/>
                <w:noProof/>
                <w:sz w:val="24"/>
              </w:rPr>
              <w:t>(Birtwell et al., 2019; Stahl &amp; Goldstein, 2010; Thich, 1975)</w:t>
            </w:r>
            <w:r w:rsidRPr="000D0720">
              <w:rPr>
                <w:rFonts w:ascii="Times New Roman" w:hAnsi="Times New Roman" w:cs="Times New Roman"/>
                <w:bCs/>
                <w:sz w:val="24"/>
              </w:rPr>
              <w:fldChar w:fldCharType="end"/>
            </w:r>
          </w:p>
          <w:p w14:paraId="6E8F3F8F" w14:textId="77777777" w:rsidR="00E70A7B" w:rsidRPr="000D0720" w:rsidRDefault="00E70A7B" w:rsidP="00E70A7B">
            <w:pPr>
              <w:pStyle w:val="a6"/>
              <w:numPr>
                <w:ilvl w:val="0"/>
                <w:numId w:val="1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</w:rPr>
            </w:pPr>
            <w:r w:rsidRPr="000D0720">
              <w:rPr>
                <w:rFonts w:ascii="Times New Roman" w:hAnsi="Times New Roman" w:cs="Times New Roman"/>
                <w:bCs/>
                <w:sz w:val="24"/>
              </w:rPr>
              <w:t xml:space="preserve">Meditation </w:t>
            </w:r>
            <w:r w:rsidRPr="000D0720">
              <w:rPr>
                <w:rFonts w:ascii="Times New Roman" w:hAnsi="Times New Roman" w:cs="Times New Roman"/>
                <w:bCs/>
                <w:sz w:val="24"/>
              </w:rPr>
              <w:fldChar w:fldCharType="begin">
                <w:fldData xml:space="preserve">PEVuZE5vdGU+PENpdGU+PEF1dGhvcj5TZXVuZyBTYWhuPC9BdXRob3I+PFllYXI+MTk4MjwvWWVh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</w:fldData>
              </w:fldChar>
            </w:r>
            <w:r>
              <w:rPr>
                <w:rFonts w:ascii="Times New Roman" w:hAnsi="Times New Roman" w:cs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24"/>
              </w:rPr>
              <w:fldChar w:fldCharType="begin">
                <w:fldData xml:space="preserve">PEVuZE5vdGU+PENpdGU+PEF1dGhvcj5TZXVuZyBTYWhuPC9BdXRob3I+PFllYXI+MTk4MjwvWWVh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</w:fldData>
              </w:fldChar>
            </w:r>
            <w:r>
              <w:rPr>
                <w:rFonts w:ascii="Times New Roman" w:hAnsi="Times New Roman" w:cs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24"/>
              </w:rPr>
            </w:r>
            <w:r>
              <w:rPr>
                <w:rFonts w:ascii="Times New Roman" w:hAnsi="Times New Roman" w:cs="Times New Roman"/>
                <w:bCs/>
                <w:sz w:val="24"/>
              </w:rPr>
              <w:fldChar w:fldCharType="end"/>
            </w:r>
            <w:r w:rsidRPr="000D0720">
              <w:rPr>
                <w:rFonts w:ascii="Times New Roman" w:hAnsi="Times New Roman" w:cs="Times New Roman"/>
                <w:bCs/>
                <w:sz w:val="24"/>
              </w:rPr>
            </w:r>
            <w:r w:rsidRPr="000D0720">
              <w:rPr>
                <w:rFonts w:ascii="Times New Roman" w:hAnsi="Times New Roman" w:cs="Times New Roman"/>
                <w:bCs/>
                <w:sz w:val="24"/>
              </w:rPr>
              <w:fldChar w:fldCharType="separate"/>
            </w:r>
            <w:r w:rsidRPr="000D0720">
              <w:rPr>
                <w:rFonts w:ascii="Times New Roman" w:hAnsi="Times New Roman" w:cs="Times New Roman"/>
                <w:bCs/>
                <w:noProof/>
                <w:sz w:val="24"/>
              </w:rPr>
              <w:t>(Carmody &amp; Baer, 2008; Kabat-Zinn, 1994; Rosenzweig et al., 2010; Seung Sahn, 1982; Stahl &amp; Goldstein, 2010)</w:t>
            </w:r>
            <w:r w:rsidRPr="000D0720">
              <w:rPr>
                <w:rFonts w:ascii="Times New Roman" w:hAnsi="Times New Roman" w:cs="Times New Roman"/>
                <w:bCs/>
                <w:sz w:val="24"/>
              </w:rPr>
              <w:fldChar w:fldCharType="end"/>
            </w:r>
          </w:p>
        </w:tc>
      </w:tr>
      <w:tr w:rsidR="00E70A7B" w:rsidRPr="000D0720" w14:paraId="7FF6ABB1" w14:textId="77777777" w:rsidTr="00994F08">
        <w:trPr>
          <w:trHeight w:val="1966"/>
        </w:trPr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5A1D20" w14:textId="77777777" w:rsidR="00E70A7B" w:rsidRPr="000D0720" w:rsidRDefault="00E70A7B" w:rsidP="00994F08">
            <w:pPr>
              <w:rPr>
                <w:rFonts w:eastAsia="맑은 고딕"/>
                <w:bCs/>
                <w:szCs w:val="24"/>
                <w:lang w:eastAsia="ko-KR"/>
              </w:rPr>
            </w:pPr>
            <w:r w:rsidRPr="000D0720">
              <w:rPr>
                <w:rFonts w:eastAsia="맑은 고딕"/>
                <w:bCs/>
                <w:szCs w:val="24"/>
                <w:lang w:eastAsia="ko-KR"/>
              </w:rPr>
              <w:t>Informal practices</w:t>
            </w:r>
          </w:p>
        </w:tc>
        <w:tc>
          <w:tcPr>
            <w:tcW w:w="694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1C149D" w14:textId="77777777" w:rsidR="00E70A7B" w:rsidRPr="000D0720" w:rsidRDefault="00E70A7B" w:rsidP="00E70A7B">
            <w:pPr>
              <w:pStyle w:val="a6"/>
              <w:numPr>
                <w:ilvl w:val="0"/>
                <w:numId w:val="2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  <w:lang w:eastAsia="ko-KR"/>
              </w:rPr>
            </w:pP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t xml:space="preserve">Mindful eating 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>
                <w:fldData xml:space="preserve">PEVuZE5vdGU+PENpdGU+PEF1dGhvcj5DYXJtb2R5PC9BdXRob3I+PFllYXI+MjAwODwvWWVhcj48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>
                <w:fldData xml:space="preserve">PEVuZE5vdGU+PENpdGU+PEF1dGhvcj5DYXJtb2R5PC9BdXRob3I+PFllYXI+MjAwODwvWWVhcj48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separate"/>
            </w:r>
            <w:r w:rsidRPr="000D0720">
              <w:rPr>
                <w:rFonts w:ascii="Times New Roman" w:hAnsi="Times New Roman" w:cs="Times New Roman"/>
                <w:bCs/>
                <w:noProof/>
                <w:sz w:val="24"/>
                <w:lang w:eastAsia="ko-KR"/>
              </w:rPr>
              <w:t>(Birtwell et al., 2019; Boyce, 2011; Carmody &amp; Baer, 2008; Thich &amp; Cheung, 2010)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</w:p>
          <w:p w14:paraId="774FA984" w14:textId="77777777" w:rsidR="00E70A7B" w:rsidRPr="000D0720" w:rsidRDefault="00E70A7B" w:rsidP="00E70A7B">
            <w:pPr>
              <w:pStyle w:val="a6"/>
              <w:numPr>
                <w:ilvl w:val="0"/>
                <w:numId w:val="2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  <w:lang w:eastAsia="ko-KR"/>
              </w:rPr>
            </w:pP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t xml:space="preserve">Walking 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>
                <w:fldData xml:space="preserve">PEVuZE5vdGU+PENpdGU+PEF1dGhvcj5DYXJtb2R5PC9BdXRob3I+PFllYXI+MjAwODwvWWVhcj48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>
                <w:fldData xml:space="preserve">PEVuZE5vdGU+PENpdGU+PEF1dGhvcj5DYXJtb2R5PC9BdXRob3I+PFllYXI+MjAwODwvWWVhcj48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lang w:eastAsia="ko-KR"/>
              </w:rPr>
              <w:t>(Abujaradeh et al., 2021; Carmody &amp; Baer, 2008; Thich, 1975)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</w:p>
          <w:p w14:paraId="46272F07" w14:textId="77777777" w:rsidR="00E70A7B" w:rsidRPr="000D0720" w:rsidRDefault="00E70A7B" w:rsidP="00E70A7B">
            <w:pPr>
              <w:pStyle w:val="a6"/>
              <w:numPr>
                <w:ilvl w:val="0"/>
                <w:numId w:val="2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  <w:lang w:eastAsia="ko-KR"/>
              </w:rPr>
            </w:pP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t xml:space="preserve">Washing the dishes 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>
                <w:fldData xml:space="preserve">PEVuZE5vdGU+PENpdGU+PEF1dGhvcj5DYXJtb2R5PC9BdXRob3I+PFllYXI+MjAwODwvWWVhcj48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>
                <w:fldData xml:space="preserve">PEVuZE5vdGU+PENpdGU+PEF1dGhvcj5DYXJtb2R5PC9BdXRob3I+PFllYXI+MjAwODwvWWVhcj48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separate"/>
            </w:r>
            <w:r w:rsidRPr="000D0720">
              <w:rPr>
                <w:rFonts w:ascii="Times New Roman" w:hAnsi="Times New Roman" w:cs="Times New Roman"/>
                <w:bCs/>
                <w:noProof/>
                <w:sz w:val="24"/>
                <w:lang w:eastAsia="ko-KR"/>
              </w:rPr>
              <w:t>(Carmody &amp; Baer, 2008; Hanley et al., 2015; Thich, 1975)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</w:p>
          <w:p w14:paraId="684405F8" w14:textId="77777777" w:rsidR="00E70A7B" w:rsidRPr="000D0720" w:rsidRDefault="00E70A7B" w:rsidP="00E70A7B">
            <w:pPr>
              <w:pStyle w:val="a6"/>
              <w:numPr>
                <w:ilvl w:val="0"/>
                <w:numId w:val="2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  <w:lang w:eastAsia="ko-KR"/>
              </w:rPr>
            </w:pP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t>Having a c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t xml:space="preserve">onversation 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>
                <w:fldData xml:space="preserve">PEVuZE5vdGU+PENpdGU+PEF1dGhvcj5UaGljaDwvQXV0aG9yPjxZZWFyPjE5NzU8L1llYXI+PFJl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=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>
                <w:fldData xml:space="preserve">PEVuZE5vdGU+PENpdGU+PEF1dGhvcj5UaGljaDwvQXV0aG9yPjxZZWFyPjE5NzU8L1llYXI+PFJl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=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lang w:eastAsia="ko-KR"/>
              </w:rPr>
              <w:t>(Kersemaekers et al., 2018; Struckmeyer, 2020; Thich, 1975)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</w:p>
          <w:p w14:paraId="14A5E08D" w14:textId="77777777" w:rsidR="00E70A7B" w:rsidRPr="0001121F" w:rsidRDefault="00E70A7B" w:rsidP="00E70A7B">
            <w:pPr>
              <w:pStyle w:val="a6"/>
              <w:numPr>
                <w:ilvl w:val="0"/>
                <w:numId w:val="2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  <w:lang w:eastAsia="ko-KR"/>
              </w:rPr>
            </w:pP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t xml:space="preserve">Drinking tea 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 &lt;EndNote&gt;&lt;Cite&gt;&lt;Author&gt;Thich&lt;/Author&gt;&lt;Year&gt;1975&lt;/Year&gt;&lt;RecNum&gt;1604&lt;/RecNum&gt;&lt;DisplayText&gt;(Thich, 1975)&lt;/DisplayText&gt;&lt;record&gt;&lt;rec-number&gt;1604&lt;/rec-number&gt;&lt;foreign-keys&gt;&lt;key app="EN" db-id="sst9x2vtvtze58evea8vafxjfvaaetwtptpf" timestamp="1652967161" guid="22ecb4c2-eff1-4212-849f-74b659e21c28"&gt;1604&lt;/key&gt;&lt;/foreign-keys&gt;&lt;ref-type name="Book"&gt;6&lt;/ref-type&gt;&lt;contributors&gt;&lt;authors&gt;&lt;author&gt;Thich, Nhat Hanh&lt;/author&gt;&lt;/authors&gt;&lt;/contributors&gt;&lt;titles&gt;&lt;title&gt;The miracle of mindfulness: A manual on meditation&lt;/title&gt;&lt;/titles&gt;&lt;dates&gt;&lt;year&gt;1975&lt;/year&gt;&lt;/dates&gt;&lt;pub-location&gt;Boston, MA&lt;/pub-location&gt;&lt;publisher&gt;Beacon Press&lt;/publisher&gt;&lt;urls&gt;&lt;/urls&gt;&lt;/record&gt;&lt;/Cite&gt;&lt;/EndNote&gt;</w:instrTex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separate"/>
            </w:r>
            <w:r w:rsidRPr="000D0720">
              <w:rPr>
                <w:rFonts w:ascii="Times New Roman" w:hAnsi="Times New Roman" w:cs="Times New Roman"/>
                <w:bCs/>
                <w:noProof/>
                <w:sz w:val="24"/>
                <w:lang w:eastAsia="ko-KR"/>
              </w:rPr>
              <w:t>(Thich, 1975)</w:t>
            </w:r>
            <w:r w:rsidRPr="000D0720"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</w:p>
          <w:p w14:paraId="3AA43274" w14:textId="77777777" w:rsidR="00E70A7B" w:rsidRDefault="00E70A7B" w:rsidP="00E70A7B">
            <w:pPr>
              <w:pStyle w:val="a6"/>
              <w:numPr>
                <w:ilvl w:val="0"/>
                <w:numId w:val="2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  <w:lang w:eastAsia="ko-KR"/>
              </w:rPr>
            </w:pP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t xml:space="preserve">Daily journaling and emailing </w: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 &lt;EndNote&gt;&lt;Cite&gt;&lt;Author&gt;Kersemaekers&lt;/Author&gt;&lt;Year&gt;2018&lt;/Year&gt;&lt;RecNum&gt;330&lt;/RecNum&gt;&lt;DisplayText&gt;(Kersemaekers et al., 2018)&lt;/DisplayText&gt;&lt;record&gt;&lt;rec-number&gt;330&lt;/rec-number&gt;&lt;foreign-keys&gt;&lt;key app="EN" db-id="sst9x2vtvtze58evea8vafxjfvaaetwtptpf" timestamp="1652965067" guid="e29d9888-53c4-4556-851b-516f65088cf2"&gt;330&lt;/key&gt;&lt;/foreign-keys&gt;&lt;ref-type name="Journal Article"&gt;17&lt;/ref-type&gt;&lt;contributors&gt;&lt;authors&gt;&lt;author&gt;Kersemaekers, Wendy&lt;/author&gt;&lt;author&gt;Rupprecht, Silke&lt;/author&gt;&lt;author&gt;Wittmann, Marc&lt;/author&gt;&lt;author&gt;Tamdjidi, Chris&lt;/author&gt;&lt;author&gt;Falke, Pia&lt;/author&gt;&lt;author&gt;Donders, Rogier&lt;/author&gt;&lt;author&gt;Speckens, Anne&lt;/author&gt;&lt;author&gt;Kohls, Niko&lt;/author&gt;&lt;/authors&gt;&lt;/contributors&gt;&lt;titles&gt;&lt;title&gt;A workplace mindfulness intervention may be associated with improved psychological well-being and productivity. A preliminary field study in a company setting&lt;/title&gt;&lt;secondary-title&gt;Frontiers in Psychology&lt;/secondary-title&gt;&lt;/titles&gt;&lt;periodical&gt;&lt;full-title&gt;Frontiers in Psychology&lt;/full-title&gt;&lt;/periodical&gt;&lt;pages&gt;1-10&lt;/pages&gt;&lt;volume&gt;9&lt;/volume&gt;&lt;number&gt;2&lt;/number&gt;&lt;dates&gt;&lt;year&gt;2018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lang w:eastAsia="ko-KR"/>
              </w:rPr>
              <w:t>(Kersemaekers et al., 2018)</w: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</w:p>
          <w:p w14:paraId="48304C94" w14:textId="77777777" w:rsidR="00E70A7B" w:rsidRPr="000D0720" w:rsidRDefault="00E70A7B" w:rsidP="00E70A7B">
            <w:pPr>
              <w:pStyle w:val="a6"/>
              <w:numPr>
                <w:ilvl w:val="0"/>
                <w:numId w:val="2"/>
              </w:numPr>
              <w:ind w:leftChars="0"/>
              <w:jc w:val="left"/>
              <w:rPr>
                <w:rFonts w:ascii="Times New Roman" w:hAnsi="Times New Roman" w:cs="Times New Roman"/>
                <w:bCs/>
                <w:sz w:val="24"/>
                <w:lang w:eastAsia="ko-KR"/>
              </w:rPr>
            </w:pPr>
            <w:r>
              <w:rPr>
                <w:rFonts w:ascii="Times New Roman" w:hAnsi="Times New Roman" w:cs="Times New Roman" w:hint="eastAsia"/>
                <w:bCs/>
                <w:sz w:val="24"/>
                <w:lang w:eastAsia="ko-KR"/>
              </w:rPr>
              <w:t>M</w: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t xml:space="preserve">indful showering </w: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instrText xml:space="preserve"> ADDIN EN.CITE &lt;EndNote&gt;&lt;Cite&gt;&lt;Author&gt;Abujaradeh&lt;/Author&gt;&lt;Year&gt;2021&lt;/Year&gt;&lt;RecNum&gt;2566&lt;/RecNum&gt;&lt;DisplayText&gt;(Abujaradeh et al., 2021)&lt;/DisplayText&gt;&lt;record&gt;&lt;rec-number&gt;2566&lt;/rec-number&gt;&lt;foreign-keys&gt;&lt;key app="EN" db-id="sst9x2vtvtze58evea8vafxjfvaaetwtptpf" timestamp="1659490386" guid="3a457737-c4c2-434e-8c91-d28769c0b085"&gt;2566&lt;/key&gt;&lt;/foreign-keys&gt;&lt;ref-type name="Journal Article"&gt;17&lt;/ref-type&gt;&lt;contributors&gt;&lt;authors&gt;&lt;author&gt;Abujaradeh, Hiba&lt;/author&gt;&lt;author&gt;Viswanathan, Pushpa&lt;/author&gt;&lt;author&gt;Galla, Brian M.&lt;/author&gt;&lt;author&gt;Sereika, Susan M.&lt;/author&gt;&lt;author&gt;DiNardo, Monica&lt;/author&gt;&lt;author&gt;Feeley, Christine A.&lt;/author&gt;&lt;author&gt;Cohen, Susan M.&lt;/author&gt;&lt;author&gt;Charron-Prochownik, Denise&lt;/author&gt;&lt;/authors&gt;&lt;/contributors&gt;&lt;titles&gt;&lt;title&gt;Trait mindfulness and mindfulness practices in adolescents with type 1 diabetes: Descriptive and comparative study&lt;/title&gt;&lt;secondary-title&gt;Journal of Pediatric Health Care&lt;/secondary-title&gt;&lt;/titles&gt;&lt;periodical&gt;&lt;full-title&gt;Journal of Pediatric Health Care&lt;/full-title&gt;&lt;/periodical&gt;&lt;pages&gt;592-600&lt;/pages&gt;&lt;volume&gt;35&lt;/volume&gt;&lt;number&gt;6&lt;/number&gt;&lt;dates&gt;&lt;year&gt;2021&lt;/year&gt;&lt;/dates&gt;&lt;urls&gt;&lt;/urls&gt;&lt;electronic-resource-num&gt;https://doi.org/10.1016/j.pedhc.2021.07.012&lt;/electronic-resource-num&gt;&lt;/record&gt;&lt;/Cite&gt;&lt;/EndNote&gt;</w:instrTex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lang w:eastAsia="ko-KR"/>
              </w:rPr>
              <w:t>(Abujaradeh et al., 2021)</w:t>
            </w:r>
            <w:r>
              <w:rPr>
                <w:rFonts w:ascii="Times New Roman" w:hAnsi="Times New Roman" w:cs="Times New Roman"/>
                <w:bCs/>
                <w:sz w:val="24"/>
                <w:lang w:eastAsia="ko-KR"/>
              </w:rPr>
              <w:fldChar w:fldCharType="end"/>
            </w:r>
          </w:p>
        </w:tc>
      </w:tr>
    </w:tbl>
    <w:p w14:paraId="750A88C1" w14:textId="77777777" w:rsidR="00E70A7B" w:rsidRPr="00E70A7B" w:rsidRDefault="00E70A7B" w:rsidP="003C1030">
      <w:pPr>
        <w:ind w:firstLine="0"/>
        <w:rPr>
          <w:rFonts w:hint="eastAsia"/>
        </w:rPr>
      </w:pPr>
    </w:p>
    <w:sectPr w:rsidR="00E70A7B" w:rsidRPr="00E70A7B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890D1F" w14:textId="77777777" w:rsidR="00C656B7" w:rsidRDefault="00C656B7" w:rsidP="00CE30E7">
      <w:pPr>
        <w:spacing w:after="0"/>
      </w:pPr>
      <w:r>
        <w:separator/>
      </w:r>
    </w:p>
  </w:endnote>
  <w:endnote w:type="continuationSeparator" w:id="0">
    <w:p w14:paraId="5BE71EB1" w14:textId="77777777" w:rsidR="00C656B7" w:rsidRDefault="00C656B7" w:rsidP="00CE30E7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10B336" w14:textId="77777777" w:rsidR="00C656B7" w:rsidRDefault="00C656B7" w:rsidP="00CE30E7">
      <w:pPr>
        <w:spacing w:after="0"/>
      </w:pPr>
      <w:r>
        <w:separator/>
      </w:r>
    </w:p>
  </w:footnote>
  <w:footnote w:type="continuationSeparator" w:id="0">
    <w:p w14:paraId="369A8606" w14:textId="77777777" w:rsidR="00C656B7" w:rsidRDefault="00C656B7" w:rsidP="00CE30E7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ADE0A7A"/>
    <w:multiLevelType w:val="hybridMultilevel"/>
    <w:tmpl w:val="E46801BC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6C611817"/>
    <w:multiLevelType w:val="hybridMultilevel"/>
    <w:tmpl w:val="C294248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 w16cid:durableId="891617950">
    <w:abstractNumId w:val="0"/>
  </w:num>
  <w:num w:numId="2" w16cid:durableId="1137883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1030"/>
    <w:rsid w:val="00003367"/>
    <w:rsid w:val="00014E40"/>
    <w:rsid w:val="0002469D"/>
    <w:rsid w:val="000305F6"/>
    <w:rsid w:val="000326A6"/>
    <w:rsid w:val="0003395B"/>
    <w:rsid w:val="00044CBE"/>
    <w:rsid w:val="00047AC1"/>
    <w:rsid w:val="0005694B"/>
    <w:rsid w:val="00057894"/>
    <w:rsid w:val="0006749C"/>
    <w:rsid w:val="00077BFE"/>
    <w:rsid w:val="00095A8C"/>
    <w:rsid w:val="00096261"/>
    <w:rsid w:val="000A0AB1"/>
    <w:rsid w:val="000B02C7"/>
    <w:rsid w:val="000C1A4E"/>
    <w:rsid w:val="000C5F49"/>
    <w:rsid w:val="000D3271"/>
    <w:rsid w:val="000E003D"/>
    <w:rsid w:val="000E3FC5"/>
    <w:rsid w:val="000E7552"/>
    <w:rsid w:val="000F0ED2"/>
    <w:rsid w:val="000F39DB"/>
    <w:rsid w:val="0010179B"/>
    <w:rsid w:val="00105F7C"/>
    <w:rsid w:val="00110FB5"/>
    <w:rsid w:val="00112575"/>
    <w:rsid w:val="001170A2"/>
    <w:rsid w:val="00120096"/>
    <w:rsid w:val="001456F2"/>
    <w:rsid w:val="0016291C"/>
    <w:rsid w:val="00162D5B"/>
    <w:rsid w:val="0016382C"/>
    <w:rsid w:val="00167385"/>
    <w:rsid w:val="001762E3"/>
    <w:rsid w:val="001957C9"/>
    <w:rsid w:val="001A2440"/>
    <w:rsid w:val="001A287E"/>
    <w:rsid w:val="001A452C"/>
    <w:rsid w:val="001A5124"/>
    <w:rsid w:val="001B297D"/>
    <w:rsid w:val="001C0AA7"/>
    <w:rsid w:val="001C693E"/>
    <w:rsid w:val="001C710C"/>
    <w:rsid w:val="001D4943"/>
    <w:rsid w:val="001E78F6"/>
    <w:rsid w:val="001F5F54"/>
    <w:rsid w:val="002044CF"/>
    <w:rsid w:val="00204B27"/>
    <w:rsid w:val="00210971"/>
    <w:rsid w:val="00216212"/>
    <w:rsid w:val="00220890"/>
    <w:rsid w:val="00223E84"/>
    <w:rsid w:val="002321E1"/>
    <w:rsid w:val="002332F4"/>
    <w:rsid w:val="002339C2"/>
    <w:rsid w:val="0024312B"/>
    <w:rsid w:val="00243631"/>
    <w:rsid w:val="00254166"/>
    <w:rsid w:val="002606E9"/>
    <w:rsid w:val="0026244B"/>
    <w:rsid w:val="00274B05"/>
    <w:rsid w:val="002829FD"/>
    <w:rsid w:val="00294127"/>
    <w:rsid w:val="00295CDD"/>
    <w:rsid w:val="002A3274"/>
    <w:rsid w:val="002B2F09"/>
    <w:rsid w:val="002B7160"/>
    <w:rsid w:val="002B7801"/>
    <w:rsid w:val="002C2943"/>
    <w:rsid w:val="002E0CCC"/>
    <w:rsid w:val="002F2900"/>
    <w:rsid w:val="00302C1B"/>
    <w:rsid w:val="0030507B"/>
    <w:rsid w:val="00343F7B"/>
    <w:rsid w:val="00346403"/>
    <w:rsid w:val="003622A8"/>
    <w:rsid w:val="00365F26"/>
    <w:rsid w:val="00374A60"/>
    <w:rsid w:val="003770E5"/>
    <w:rsid w:val="00380876"/>
    <w:rsid w:val="00383FD5"/>
    <w:rsid w:val="00384F46"/>
    <w:rsid w:val="00391C88"/>
    <w:rsid w:val="00393A87"/>
    <w:rsid w:val="003A2AD8"/>
    <w:rsid w:val="003B00AB"/>
    <w:rsid w:val="003B7507"/>
    <w:rsid w:val="003C1030"/>
    <w:rsid w:val="003C41BE"/>
    <w:rsid w:val="003C4E5D"/>
    <w:rsid w:val="003E2F90"/>
    <w:rsid w:val="003F795C"/>
    <w:rsid w:val="004030B6"/>
    <w:rsid w:val="00411312"/>
    <w:rsid w:val="00415E80"/>
    <w:rsid w:val="00420BA5"/>
    <w:rsid w:val="0042112B"/>
    <w:rsid w:val="00437C91"/>
    <w:rsid w:val="00441BBE"/>
    <w:rsid w:val="00445440"/>
    <w:rsid w:val="00445517"/>
    <w:rsid w:val="00455DBF"/>
    <w:rsid w:val="004624EB"/>
    <w:rsid w:val="00466031"/>
    <w:rsid w:val="00472D8E"/>
    <w:rsid w:val="00476AA4"/>
    <w:rsid w:val="00496357"/>
    <w:rsid w:val="004A7EF5"/>
    <w:rsid w:val="004C54E3"/>
    <w:rsid w:val="004D3885"/>
    <w:rsid w:val="004E5091"/>
    <w:rsid w:val="004F68B6"/>
    <w:rsid w:val="00544FD2"/>
    <w:rsid w:val="005502A7"/>
    <w:rsid w:val="00561936"/>
    <w:rsid w:val="00561D8F"/>
    <w:rsid w:val="00570541"/>
    <w:rsid w:val="00571B8A"/>
    <w:rsid w:val="00595562"/>
    <w:rsid w:val="00597193"/>
    <w:rsid w:val="005C75EE"/>
    <w:rsid w:val="005C76E6"/>
    <w:rsid w:val="005D6010"/>
    <w:rsid w:val="005E6536"/>
    <w:rsid w:val="005F63A3"/>
    <w:rsid w:val="00602311"/>
    <w:rsid w:val="00602E98"/>
    <w:rsid w:val="0061255A"/>
    <w:rsid w:val="00614257"/>
    <w:rsid w:val="006201FC"/>
    <w:rsid w:val="0062515D"/>
    <w:rsid w:val="00635187"/>
    <w:rsid w:val="00647002"/>
    <w:rsid w:val="006509B0"/>
    <w:rsid w:val="00651B51"/>
    <w:rsid w:val="0065711C"/>
    <w:rsid w:val="00662423"/>
    <w:rsid w:val="00667279"/>
    <w:rsid w:val="006735D8"/>
    <w:rsid w:val="006744D2"/>
    <w:rsid w:val="00674A49"/>
    <w:rsid w:val="006776A1"/>
    <w:rsid w:val="00677FA2"/>
    <w:rsid w:val="00681F0A"/>
    <w:rsid w:val="00682BB9"/>
    <w:rsid w:val="00683E4A"/>
    <w:rsid w:val="00684712"/>
    <w:rsid w:val="006875FE"/>
    <w:rsid w:val="006A6B72"/>
    <w:rsid w:val="006B2B2B"/>
    <w:rsid w:val="006B4A3F"/>
    <w:rsid w:val="006B7607"/>
    <w:rsid w:val="006C08DE"/>
    <w:rsid w:val="006C5B49"/>
    <w:rsid w:val="006D2776"/>
    <w:rsid w:val="006D4A14"/>
    <w:rsid w:val="006D7071"/>
    <w:rsid w:val="006E15DB"/>
    <w:rsid w:val="006E249E"/>
    <w:rsid w:val="006F1AD3"/>
    <w:rsid w:val="00701683"/>
    <w:rsid w:val="00705064"/>
    <w:rsid w:val="00710AFA"/>
    <w:rsid w:val="00746B58"/>
    <w:rsid w:val="007515B9"/>
    <w:rsid w:val="007522AE"/>
    <w:rsid w:val="00771C11"/>
    <w:rsid w:val="00771CFC"/>
    <w:rsid w:val="00784389"/>
    <w:rsid w:val="0079183D"/>
    <w:rsid w:val="007C0C0F"/>
    <w:rsid w:val="007C4D44"/>
    <w:rsid w:val="007D373A"/>
    <w:rsid w:val="007D6521"/>
    <w:rsid w:val="007F2DBC"/>
    <w:rsid w:val="0080544E"/>
    <w:rsid w:val="0080680D"/>
    <w:rsid w:val="00806CA3"/>
    <w:rsid w:val="008232B8"/>
    <w:rsid w:val="00835602"/>
    <w:rsid w:val="008372FB"/>
    <w:rsid w:val="0085594F"/>
    <w:rsid w:val="00866451"/>
    <w:rsid w:val="0086766F"/>
    <w:rsid w:val="00890FBF"/>
    <w:rsid w:val="008A10D2"/>
    <w:rsid w:val="008A21F3"/>
    <w:rsid w:val="008A39A8"/>
    <w:rsid w:val="008B02FB"/>
    <w:rsid w:val="008B1640"/>
    <w:rsid w:val="008B1759"/>
    <w:rsid w:val="008B587B"/>
    <w:rsid w:val="008B7177"/>
    <w:rsid w:val="008C0696"/>
    <w:rsid w:val="008C0D2E"/>
    <w:rsid w:val="008D396A"/>
    <w:rsid w:val="008E4D06"/>
    <w:rsid w:val="008E52AF"/>
    <w:rsid w:val="008E6AF8"/>
    <w:rsid w:val="008F37EF"/>
    <w:rsid w:val="00947CCB"/>
    <w:rsid w:val="00954040"/>
    <w:rsid w:val="009547F5"/>
    <w:rsid w:val="00955B5D"/>
    <w:rsid w:val="009561EB"/>
    <w:rsid w:val="00973ED0"/>
    <w:rsid w:val="00983D1B"/>
    <w:rsid w:val="009842A7"/>
    <w:rsid w:val="00987D42"/>
    <w:rsid w:val="00992000"/>
    <w:rsid w:val="009977C1"/>
    <w:rsid w:val="009A5247"/>
    <w:rsid w:val="009C46F4"/>
    <w:rsid w:val="009D44FD"/>
    <w:rsid w:val="009D6075"/>
    <w:rsid w:val="009D6756"/>
    <w:rsid w:val="009E3946"/>
    <w:rsid w:val="009E4A5B"/>
    <w:rsid w:val="009E6335"/>
    <w:rsid w:val="009F1A8B"/>
    <w:rsid w:val="00A00512"/>
    <w:rsid w:val="00A12E5F"/>
    <w:rsid w:val="00A134BF"/>
    <w:rsid w:val="00A22CAA"/>
    <w:rsid w:val="00A3007E"/>
    <w:rsid w:val="00A52CB7"/>
    <w:rsid w:val="00A604A0"/>
    <w:rsid w:val="00A76727"/>
    <w:rsid w:val="00A86CEF"/>
    <w:rsid w:val="00A86DBF"/>
    <w:rsid w:val="00A91CFB"/>
    <w:rsid w:val="00A92F82"/>
    <w:rsid w:val="00A9535A"/>
    <w:rsid w:val="00A97003"/>
    <w:rsid w:val="00AA33EB"/>
    <w:rsid w:val="00AC162B"/>
    <w:rsid w:val="00AD23F9"/>
    <w:rsid w:val="00AE5B72"/>
    <w:rsid w:val="00AF6F60"/>
    <w:rsid w:val="00B110AB"/>
    <w:rsid w:val="00B1371F"/>
    <w:rsid w:val="00B1431C"/>
    <w:rsid w:val="00B26B7E"/>
    <w:rsid w:val="00B30760"/>
    <w:rsid w:val="00B46149"/>
    <w:rsid w:val="00B576AD"/>
    <w:rsid w:val="00B60283"/>
    <w:rsid w:val="00B639DC"/>
    <w:rsid w:val="00B70C50"/>
    <w:rsid w:val="00B76988"/>
    <w:rsid w:val="00B8294C"/>
    <w:rsid w:val="00B92597"/>
    <w:rsid w:val="00B9692D"/>
    <w:rsid w:val="00BB7B4D"/>
    <w:rsid w:val="00BC6CC8"/>
    <w:rsid w:val="00BD127A"/>
    <w:rsid w:val="00BE076C"/>
    <w:rsid w:val="00BF2992"/>
    <w:rsid w:val="00BF6981"/>
    <w:rsid w:val="00C10DC8"/>
    <w:rsid w:val="00C53A50"/>
    <w:rsid w:val="00C54717"/>
    <w:rsid w:val="00C63E79"/>
    <w:rsid w:val="00C656B7"/>
    <w:rsid w:val="00C66B1D"/>
    <w:rsid w:val="00C67292"/>
    <w:rsid w:val="00C67D01"/>
    <w:rsid w:val="00C71623"/>
    <w:rsid w:val="00C77F23"/>
    <w:rsid w:val="00C83C8B"/>
    <w:rsid w:val="00C8755F"/>
    <w:rsid w:val="00C91B5B"/>
    <w:rsid w:val="00C93ED4"/>
    <w:rsid w:val="00CA46D4"/>
    <w:rsid w:val="00CA5DCE"/>
    <w:rsid w:val="00CB16A2"/>
    <w:rsid w:val="00CB7552"/>
    <w:rsid w:val="00CC1DF8"/>
    <w:rsid w:val="00CD2536"/>
    <w:rsid w:val="00CD5D14"/>
    <w:rsid w:val="00CE30E7"/>
    <w:rsid w:val="00CE32EA"/>
    <w:rsid w:val="00CE54D5"/>
    <w:rsid w:val="00CF25C3"/>
    <w:rsid w:val="00CF4CA9"/>
    <w:rsid w:val="00D023CA"/>
    <w:rsid w:val="00D2002A"/>
    <w:rsid w:val="00D23737"/>
    <w:rsid w:val="00D44B60"/>
    <w:rsid w:val="00D610E6"/>
    <w:rsid w:val="00D96958"/>
    <w:rsid w:val="00D97504"/>
    <w:rsid w:val="00DA30E5"/>
    <w:rsid w:val="00DB35D5"/>
    <w:rsid w:val="00DB3836"/>
    <w:rsid w:val="00DB597E"/>
    <w:rsid w:val="00DB67C2"/>
    <w:rsid w:val="00DC09C0"/>
    <w:rsid w:val="00DD496C"/>
    <w:rsid w:val="00DE676E"/>
    <w:rsid w:val="00DF492D"/>
    <w:rsid w:val="00DF53B8"/>
    <w:rsid w:val="00E07249"/>
    <w:rsid w:val="00E13C37"/>
    <w:rsid w:val="00E203E9"/>
    <w:rsid w:val="00E2044D"/>
    <w:rsid w:val="00E2076E"/>
    <w:rsid w:val="00E256D3"/>
    <w:rsid w:val="00E26E41"/>
    <w:rsid w:val="00E34330"/>
    <w:rsid w:val="00E37A41"/>
    <w:rsid w:val="00E42CA3"/>
    <w:rsid w:val="00E56526"/>
    <w:rsid w:val="00E60BFD"/>
    <w:rsid w:val="00E62735"/>
    <w:rsid w:val="00E70A7B"/>
    <w:rsid w:val="00E73E84"/>
    <w:rsid w:val="00E76AE5"/>
    <w:rsid w:val="00E77089"/>
    <w:rsid w:val="00E859B3"/>
    <w:rsid w:val="00E87095"/>
    <w:rsid w:val="00E9314A"/>
    <w:rsid w:val="00E94569"/>
    <w:rsid w:val="00E9527F"/>
    <w:rsid w:val="00E972EF"/>
    <w:rsid w:val="00EA5FE6"/>
    <w:rsid w:val="00EA717F"/>
    <w:rsid w:val="00EA7D0F"/>
    <w:rsid w:val="00EB197E"/>
    <w:rsid w:val="00EC5281"/>
    <w:rsid w:val="00ED15FD"/>
    <w:rsid w:val="00EE6E91"/>
    <w:rsid w:val="00EF0AC4"/>
    <w:rsid w:val="00EF441A"/>
    <w:rsid w:val="00F04220"/>
    <w:rsid w:val="00F0447B"/>
    <w:rsid w:val="00F078FA"/>
    <w:rsid w:val="00F13AF1"/>
    <w:rsid w:val="00F179AC"/>
    <w:rsid w:val="00F27FF5"/>
    <w:rsid w:val="00F358F8"/>
    <w:rsid w:val="00F4480A"/>
    <w:rsid w:val="00F63586"/>
    <w:rsid w:val="00F6740A"/>
    <w:rsid w:val="00F70661"/>
    <w:rsid w:val="00F70CAE"/>
    <w:rsid w:val="00F80914"/>
    <w:rsid w:val="00F9085F"/>
    <w:rsid w:val="00F95325"/>
    <w:rsid w:val="00FA1306"/>
    <w:rsid w:val="00FA4364"/>
    <w:rsid w:val="00FC6568"/>
    <w:rsid w:val="00FD347E"/>
    <w:rsid w:val="00FD7199"/>
    <w:rsid w:val="00FE3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529905"/>
  <w15:chartTrackingRefBased/>
  <w15:docId w15:val="{F7B7BF2B-A55F-CD4A-831B-1BE896B19E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4"/>
        <w:lang w:val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C1030"/>
    <w:pPr>
      <w:spacing w:after="120"/>
      <w:ind w:firstLine="720"/>
      <w:jc w:val="left"/>
    </w:pPr>
    <w:rPr>
      <w:rFonts w:ascii="Times New Roman" w:eastAsia="Times New Roman" w:hAnsi="Times New Roman" w:cs="Times New Roman"/>
      <w:color w:val="000000"/>
      <w:kern w:val="0"/>
      <w:sz w:val="24"/>
    </w:rPr>
  </w:style>
  <w:style w:type="paragraph" w:styleId="2">
    <w:name w:val="heading 2"/>
    <w:basedOn w:val="a"/>
    <w:link w:val="2Char"/>
    <w:uiPriority w:val="9"/>
    <w:qFormat/>
    <w:rsid w:val="003C1030"/>
    <w:pPr>
      <w:ind w:firstLine="0"/>
      <w:outlineLvl w:val="1"/>
    </w:pPr>
    <w:rPr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Char">
    <w:name w:val="제목 2 Char"/>
    <w:basedOn w:val="a0"/>
    <w:link w:val="2"/>
    <w:uiPriority w:val="9"/>
    <w:rsid w:val="003C1030"/>
    <w:rPr>
      <w:rFonts w:ascii="Times New Roman" w:eastAsia="Times New Roman" w:hAnsi="Times New Roman" w:cs="Times New Roman"/>
      <w:b/>
      <w:bCs/>
      <w:color w:val="000000"/>
      <w:kern w:val="0"/>
      <w:sz w:val="24"/>
    </w:rPr>
  </w:style>
  <w:style w:type="paragraph" w:styleId="a3">
    <w:name w:val="header"/>
    <w:basedOn w:val="a"/>
    <w:link w:val="Char"/>
    <w:uiPriority w:val="99"/>
    <w:unhideWhenUsed/>
    <w:rsid w:val="00CE30E7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CE30E7"/>
    <w:rPr>
      <w:rFonts w:ascii="Times New Roman" w:eastAsia="Times New Roman" w:hAnsi="Times New Roman" w:cs="Times New Roman"/>
      <w:color w:val="000000"/>
      <w:kern w:val="0"/>
      <w:sz w:val="24"/>
    </w:rPr>
  </w:style>
  <w:style w:type="paragraph" w:styleId="a4">
    <w:name w:val="footer"/>
    <w:basedOn w:val="a"/>
    <w:link w:val="Char0"/>
    <w:uiPriority w:val="99"/>
    <w:unhideWhenUsed/>
    <w:rsid w:val="00CE30E7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CE30E7"/>
    <w:rPr>
      <w:rFonts w:ascii="Times New Roman" w:eastAsia="Times New Roman" w:hAnsi="Times New Roman" w:cs="Times New Roman"/>
      <w:color w:val="000000"/>
      <w:kern w:val="0"/>
      <w:sz w:val="24"/>
    </w:rPr>
  </w:style>
  <w:style w:type="table" w:styleId="a5">
    <w:name w:val="Table Grid"/>
    <w:basedOn w:val="a1"/>
    <w:uiPriority w:val="39"/>
    <w:rsid w:val="00CE30E7"/>
    <w:pPr>
      <w:jc w:val="left"/>
    </w:pPr>
    <w:rPr>
      <w:rFonts w:eastAsiaTheme="minorHAnsi"/>
      <w:kern w:val="0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List Paragraph"/>
    <w:basedOn w:val="a"/>
    <w:uiPriority w:val="34"/>
    <w:qFormat/>
    <w:rsid w:val="00E70A7B"/>
    <w:pPr>
      <w:widowControl w:val="0"/>
      <w:wordWrap w:val="0"/>
      <w:autoSpaceDE w:val="0"/>
      <w:autoSpaceDN w:val="0"/>
      <w:spacing w:after="0"/>
      <w:ind w:leftChars="400" w:left="800" w:firstLine="0"/>
      <w:jc w:val="both"/>
    </w:pPr>
    <w:rPr>
      <w:rFonts w:asciiTheme="minorHAnsi" w:eastAsiaTheme="minorEastAsia" w:hAnsiTheme="minorHAnsi" w:cstheme="minorBidi"/>
      <w:color w:val="auto"/>
      <w:kern w:val="2"/>
      <w:sz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2205</Words>
  <Characters>12569</Characters>
  <Application>Microsoft Office Word</Application>
  <DocSecurity>0</DocSecurity>
  <Lines>104</Lines>
  <Paragraphs>29</Paragraphs>
  <ScaleCrop>false</ScaleCrop>
  <Company/>
  <LinksUpToDate>false</LinksUpToDate>
  <CharactersWithSpaces>147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Dong Jin</dc:creator>
  <cp:keywords/>
  <dc:description/>
  <cp:lastModifiedBy>Kim Dong Jin</cp:lastModifiedBy>
  <cp:revision>3</cp:revision>
  <dcterms:created xsi:type="dcterms:W3CDTF">2021-07-22T12:33:00Z</dcterms:created>
  <dcterms:modified xsi:type="dcterms:W3CDTF">2023-03-27T00:58:00Z</dcterms:modified>
</cp:coreProperties>
</file>